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 of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7B3EA4"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D63C04">
      <w:pPr>
        <w:pStyle w:val="NoSpacing"/>
        <w:jc w:val="right"/>
        <w:rPr>
          <w:rStyle w:val="Strong"/>
          <w:b w:val="0"/>
          <w:bCs w:val="0"/>
          <w:szCs w:val="28"/>
        </w:rPr>
      </w:pPr>
      <w:r>
        <w:rPr>
          <w:rStyle w:val="Strong"/>
          <w:b w:val="0"/>
          <w:bCs w:val="0"/>
          <w:szCs w:val="28"/>
        </w:rPr>
        <w:t>October 5, 2017</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D63C04" w:rsidRDefault="00AF41DE" w:rsidP="00F0212A">
      <w:pPr>
        <w:pStyle w:val="AnonHeading"/>
      </w:pPr>
      <w:r>
        <w:rPr>
          <w:rStyle w:val="Strong"/>
        </w:rPr>
        <w:br w:type="page"/>
      </w:r>
    </w:p>
    <w:p w:rsidR="00D63C04" w:rsidRDefault="00D63C04" w:rsidP="00D63C04">
      <w:pPr>
        <w:pStyle w:val="AnonHeading"/>
      </w:pPr>
      <w:r>
        <w:lastRenderedPageBreak/>
        <w:t>Table of Contents</w:t>
      </w:r>
    </w:p>
    <w:p w:rsidR="00F0212A"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3870836" w:history="1">
        <w:r w:rsidR="00F0212A" w:rsidRPr="008B5E5A">
          <w:rPr>
            <w:rStyle w:val="Hyperlink"/>
            <w:noProof/>
          </w:rPr>
          <w:t>Introduction</w:t>
        </w:r>
        <w:r w:rsidR="00F0212A">
          <w:rPr>
            <w:noProof/>
            <w:webHidden/>
          </w:rPr>
          <w:tab/>
        </w:r>
        <w:r w:rsidR="00F0212A">
          <w:rPr>
            <w:noProof/>
            <w:webHidden/>
          </w:rPr>
          <w:fldChar w:fldCharType="begin"/>
        </w:r>
        <w:r w:rsidR="00F0212A">
          <w:rPr>
            <w:noProof/>
            <w:webHidden/>
          </w:rPr>
          <w:instrText xml:space="preserve"> PAGEREF _Toc503870836 \h </w:instrText>
        </w:r>
        <w:r w:rsidR="00F0212A">
          <w:rPr>
            <w:noProof/>
            <w:webHidden/>
          </w:rPr>
        </w:r>
        <w:r w:rsidR="00F0212A">
          <w:rPr>
            <w:noProof/>
            <w:webHidden/>
          </w:rPr>
          <w:fldChar w:fldCharType="separate"/>
        </w:r>
        <w:r w:rsidR="00F0212A">
          <w:rPr>
            <w:noProof/>
            <w:webHidden/>
          </w:rPr>
          <w:t>2</w:t>
        </w:r>
        <w:r w:rsidR="00F0212A">
          <w:rPr>
            <w:noProof/>
            <w:webHidden/>
          </w:rPr>
          <w:fldChar w:fldCharType="end"/>
        </w:r>
      </w:hyperlink>
    </w:p>
    <w:p w:rsidR="00F0212A" w:rsidRDefault="007B3EA4">
      <w:pPr>
        <w:pStyle w:val="TOC1"/>
        <w:tabs>
          <w:tab w:val="right" w:leader="dot" w:pos="8630"/>
        </w:tabs>
        <w:rPr>
          <w:rFonts w:asciiTheme="minorHAnsi" w:eastAsiaTheme="minorEastAsia" w:hAnsiTheme="minorHAnsi"/>
          <w:noProof/>
          <w:sz w:val="22"/>
        </w:rPr>
      </w:pPr>
      <w:hyperlink w:anchor="_Toc503870837" w:history="1">
        <w:r w:rsidR="00F0212A" w:rsidRPr="008B5E5A">
          <w:rPr>
            <w:rStyle w:val="Hyperlink"/>
            <w:noProof/>
          </w:rPr>
          <w:t>State of the Art</w:t>
        </w:r>
        <w:r w:rsidR="00F0212A">
          <w:rPr>
            <w:noProof/>
            <w:webHidden/>
          </w:rPr>
          <w:tab/>
        </w:r>
        <w:r w:rsidR="00F0212A">
          <w:rPr>
            <w:noProof/>
            <w:webHidden/>
          </w:rPr>
          <w:fldChar w:fldCharType="begin"/>
        </w:r>
        <w:r w:rsidR="00F0212A">
          <w:rPr>
            <w:noProof/>
            <w:webHidden/>
          </w:rPr>
          <w:instrText xml:space="preserve"> PAGEREF _Toc503870837 \h </w:instrText>
        </w:r>
        <w:r w:rsidR="00F0212A">
          <w:rPr>
            <w:noProof/>
            <w:webHidden/>
          </w:rPr>
        </w:r>
        <w:r w:rsidR="00F0212A">
          <w:rPr>
            <w:noProof/>
            <w:webHidden/>
          </w:rPr>
          <w:fldChar w:fldCharType="separate"/>
        </w:r>
        <w:r w:rsidR="00F0212A">
          <w:rPr>
            <w:noProof/>
            <w:webHidden/>
          </w:rPr>
          <w:t>3</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38" w:history="1">
        <w:r w:rsidR="00F0212A" w:rsidRPr="008B5E5A">
          <w:rPr>
            <w:rStyle w:val="Hyperlink"/>
            <w:noProof/>
          </w:rPr>
          <w:t>Dynamic Amplification in Bridge Codes</w:t>
        </w:r>
        <w:r w:rsidR="00F0212A">
          <w:rPr>
            <w:noProof/>
            <w:webHidden/>
          </w:rPr>
          <w:tab/>
        </w:r>
        <w:r w:rsidR="00F0212A">
          <w:rPr>
            <w:noProof/>
            <w:webHidden/>
          </w:rPr>
          <w:fldChar w:fldCharType="begin"/>
        </w:r>
        <w:r w:rsidR="00F0212A">
          <w:rPr>
            <w:noProof/>
            <w:webHidden/>
          </w:rPr>
          <w:instrText xml:space="preserve"> PAGEREF _Toc503870838 \h </w:instrText>
        </w:r>
        <w:r w:rsidR="00F0212A">
          <w:rPr>
            <w:noProof/>
            <w:webHidden/>
          </w:rPr>
        </w:r>
        <w:r w:rsidR="00F0212A">
          <w:rPr>
            <w:noProof/>
            <w:webHidden/>
          </w:rPr>
          <w:fldChar w:fldCharType="separate"/>
        </w:r>
        <w:r w:rsidR="00F0212A">
          <w:rPr>
            <w:noProof/>
            <w:webHidden/>
          </w:rPr>
          <w:t>4</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39" w:history="1">
        <w:r w:rsidR="00F0212A" w:rsidRPr="008B5E5A">
          <w:rPr>
            <w:rStyle w:val="Hyperlink"/>
            <w:noProof/>
          </w:rPr>
          <w:t>Experimental Evaluation of Amplification Factors</w:t>
        </w:r>
        <w:r w:rsidR="00F0212A">
          <w:rPr>
            <w:noProof/>
            <w:webHidden/>
          </w:rPr>
          <w:tab/>
        </w:r>
        <w:r w:rsidR="00F0212A">
          <w:rPr>
            <w:noProof/>
            <w:webHidden/>
          </w:rPr>
          <w:fldChar w:fldCharType="begin"/>
        </w:r>
        <w:r w:rsidR="00F0212A">
          <w:rPr>
            <w:noProof/>
            <w:webHidden/>
          </w:rPr>
          <w:instrText xml:space="preserve"> PAGEREF _Toc503870839 \h </w:instrText>
        </w:r>
        <w:r w:rsidR="00F0212A">
          <w:rPr>
            <w:noProof/>
            <w:webHidden/>
          </w:rPr>
        </w:r>
        <w:r w:rsidR="00F0212A">
          <w:rPr>
            <w:noProof/>
            <w:webHidden/>
          </w:rPr>
          <w:fldChar w:fldCharType="separate"/>
        </w:r>
        <w:r w:rsidR="00F0212A">
          <w:rPr>
            <w:noProof/>
            <w:webHidden/>
          </w:rPr>
          <w:t>5</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40" w:history="1">
        <w:r w:rsidR="00F0212A" w:rsidRPr="008B5E5A">
          <w:rPr>
            <w:rStyle w:val="Hyperlink"/>
            <w:noProof/>
          </w:rPr>
          <w:t>Influential Parameters for Dynamic Amplification</w:t>
        </w:r>
        <w:r w:rsidR="00F0212A">
          <w:rPr>
            <w:noProof/>
            <w:webHidden/>
          </w:rPr>
          <w:tab/>
        </w:r>
        <w:r w:rsidR="00F0212A">
          <w:rPr>
            <w:noProof/>
            <w:webHidden/>
          </w:rPr>
          <w:fldChar w:fldCharType="begin"/>
        </w:r>
        <w:r w:rsidR="00F0212A">
          <w:rPr>
            <w:noProof/>
            <w:webHidden/>
          </w:rPr>
          <w:instrText xml:space="preserve"> PAGEREF _Toc503870840 \h </w:instrText>
        </w:r>
        <w:r w:rsidR="00F0212A">
          <w:rPr>
            <w:noProof/>
            <w:webHidden/>
          </w:rPr>
        </w:r>
        <w:r w:rsidR="00F0212A">
          <w:rPr>
            <w:noProof/>
            <w:webHidden/>
          </w:rPr>
          <w:fldChar w:fldCharType="separate"/>
        </w:r>
        <w:r w:rsidR="00F0212A">
          <w:rPr>
            <w:noProof/>
            <w:webHidden/>
          </w:rPr>
          <w:t>6</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41" w:history="1">
        <w:r w:rsidR="00F0212A" w:rsidRPr="008B5E5A">
          <w:rPr>
            <w:rStyle w:val="Hyperlink"/>
            <w:noProof/>
          </w:rPr>
          <w:t>Influence of Road Surface Roughness on Dynamic Amplification</w:t>
        </w:r>
        <w:r w:rsidR="00F0212A">
          <w:rPr>
            <w:noProof/>
            <w:webHidden/>
          </w:rPr>
          <w:tab/>
        </w:r>
        <w:r w:rsidR="00F0212A">
          <w:rPr>
            <w:noProof/>
            <w:webHidden/>
          </w:rPr>
          <w:fldChar w:fldCharType="begin"/>
        </w:r>
        <w:r w:rsidR="00F0212A">
          <w:rPr>
            <w:noProof/>
            <w:webHidden/>
          </w:rPr>
          <w:instrText xml:space="preserve"> PAGEREF _Toc503870841 \h </w:instrText>
        </w:r>
        <w:r w:rsidR="00F0212A">
          <w:rPr>
            <w:noProof/>
            <w:webHidden/>
          </w:rPr>
        </w:r>
        <w:r w:rsidR="00F0212A">
          <w:rPr>
            <w:noProof/>
            <w:webHidden/>
          </w:rPr>
          <w:fldChar w:fldCharType="separate"/>
        </w:r>
        <w:r w:rsidR="00F0212A">
          <w:rPr>
            <w:noProof/>
            <w:webHidden/>
          </w:rPr>
          <w:t>6</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42" w:history="1">
        <w:r w:rsidR="00F0212A" w:rsidRPr="008B5E5A">
          <w:rPr>
            <w:rStyle w:val="Hyperlink"/>
            <w:noProof/>
          </w:rPr>
          <w:t>Modeling Vehicle-Bridge Interaction</w:t>
        </w:r>
        <w:r w:rsidR="00F0212A">
          <w:rPr>
            <w:noProof/>
            <w:webHidden/>
          </w:rPr>
          <w:tab/>
        </w:r>
        <w:r w:rsidR="00F0212A">
          <w:rPr>
            <w:noProof/>
            <w:webHidden/>
          </w:rPr>
          <w:fldChar w:fldCharType="begin"/>
        </w:r>
        <w:r w:rsidR="00F0212A">
          <w:rPr>
            <w:noProof/>
            <w:webHidden/>
          </w:rPr>
          <w:instrText xml:space="preserve"> PAGEREF _Toc503870842 \h </w:instrText>
        </w:r>
        <w:r w:rsidR="00F0212A">
          <w:rPr>
            <w:noProof/>
            <w:webHidden/>
          </w:rPr>
        </w:r>
        <w:r w:rsidR="00F0212A">
          <w:rPr>
            <w:noProof/>
            <w:webHidden/>
          </w:rPr>
          <w:fldChar w:fldCharType="separate"/>
        </w:r>
        <w:r w:rsidR="00F0212A">
          <w:rPr>
            <w:noProof/>
            <w:webHidden/>
          </w:rPr>
          <w:t>8</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43" w:history="1">
        <w:r w:rsidR="00F0212A" w:rsidRPr="008B5E5A">
          <w:rPr>
            <w:rStyle w:val="Hyperlink"/>
            <w:noProof/>
          </w:rPr>
          <w:t>Bridges with Excessive Vibrations</w:t>
        </w:r>
        <w:r w:rsidR="00F0212A">
          <w:rPr>
            <w:noProof/>
            <w:webHidden/>
          </w:rPr>
          <w:tab/>
        </w:r>
        <w:r w:rsidR="00F0212A">
          <w:rPr>
            <w:noProof/>
            <w:webHidden/>
          </w:rPr>
          <w:fldChar w:fldCharType="begin"/>
        </w:r>
        <w:r w:rsidR="00F0212A">
          <w:rPr>
            <w:noProof/>
            <w:webHidden/>
          </w:rPr>
          <w:instrText xml:space="preserve"> PAGEREF _Toc503870843 \h </w:instrText>
        </w:r>
        <w:r w:rsidR="00F0212A">
          <w:rPr>
            <w:noProof/>
            <w:webHidden/>
          </w:rPr>
        </w:r>
        <w:r w:rsidR="00F0212A">
          <w:rPr>
            <w:noProof/>
            <w:webHidden/>
          </w:rPr>
          <w:fldChar w:fldCharType="separate"/>
        </w:r>
        <w:r w:rsidR="00F0212A">
          <w:rPr>
            <w:noProof/>
            <w:webHidden/>
          </w:rPr>
          <w:t>8</w:t>
        </w:r>
        <w:r w:rsidR="00F0212A">
          <w:rPr>
            <w:noProof/>
            <w:webHidden/>
          </w:rPr>
          <w:fldChar w:fldCharType="end"/>
        </w:r>
      </w:hyperlink>
    </w:p>
    <w:p w:rsidR="00F0212A" w:rsidRDefault="007B3EA4">
      <w:pPr>
        <w:pStyle w:val="TOC1"/>
        <w:tabs>
          <w:tab w:val="right" w:leader="dot" w:pos="8630"/>
        </w:tabs>
        <w:rPr>
          <w:rFonts w:asciiTheme="minorHAnsi" w:eastAsiaTheme="minorEastAsia" w:hAnsiTheme="minorHAnsi"/>
          <w:noProof/>
          <w:sz w:val="22"/>
        </w:rPr>
      </w:pPr>
      <w:hyperlink w:anchor="_Toc503870844" w:history="1">
        <w:r w:rsidR="00F0212A" w:rsidRPr="008B5E5A">
          <w:rPr>
            <w:rStyle w:val="Hyperlink"/>
            <w:noProof/>
          </w:rPr>
          <w:t>Research Objectives and Approach</w:t>
        </w:r>
        <w:r w:rsidR="00F0212A">
          <w:rPr>
            <w:noProof/>
            <w:webHidden/>
          </w:rPr>
          <w:tab/>
        </w:r>
        <w:r w:rsidR="00F0212A">
          <w:rPr>
            <w:noProof/>
            <w:webHidden/>
          </w:rPr>
          <w:fldChar w:fldCharType="begin"/>
        </w:r>
        <w:r w:rsidR="00F0212A">
          <w:rPr>
            <w:noProof/>
            <w:webHidden/>
          </w:rPr>
          <w:instrText xml:space="preserve"> PAGEREF _Toc503870844 \h </w:instrText>
        </w:r>
        <w:r w:rsidR="00F0212A">
          <w:rPr>
            <w:noProof/>
            <w:webHidden/>
          </w:rPr>
        </w:r>
        <w:r w:rsidR="00F0212A">
          <w:rPr>
            <w:noProof/>
            <w:webHidden/>
          </w:rPr>
          <w:fldChar w:fldCharType="separate"/>
        </w:r>
        <w:r w:rsidR="00F0212A">
          <w:rPr>
            <w:noProof/>
            <w:webHidden/>
          </w:rPr>
          <w:t>8</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45" w:history="1">
        <w:r w:rsidR="00F0212A" w:rsidRPr="008B5E5A">
          <w:rPr>
            <w:rStyle w:val="Hyperlink"/>
            <w:noProof/>
          </w:rPr>
          <w:t>Understanding dynamic amplification</w:t>
        </w:r>
        <w:r w:rsidR="00F0212A">
          <w:rPr>
            <w:noProof/>
            <w:webHidden/>
          </w:rPr>
          <w:tab/>
        </w:r>
        <w:r w:rsidR="00F0212A">
          <w:rPr>
            <w:noProof/>
            <w:webHidden/>
          </w:rPr>
          <w:fldChar w:fldCharType="begin"/>
        </w:r>
        <w:r w:rsidR="00F0212A">
          <w:rPr>
            <w:noProof/>
            <w:webHidden/>
          </w:rPr>
          <w:instrText xml:space="preserve"> PAGEREF _Toc503870845 \h </w:instrText>
        </w:r>
        <w:r w:rsidR="00F0212A">
          <w:rPr>
            <w:noProof/>
            <w:webHidden/>
          </w:rPr>
        </w:r>
        <w:r w:rsidR="00F0212A">
          <w:rPr>
            <w:noProof/>
            <w:webHidden/>
          </w:rPr>
          <w:fldChar w:fldCharType="separate"/>
        </w:r>
        <w:r w:rsidR="00F0212A">
          <w:rPr>
            <w:noProof/>
            <w:webHidden/>
          </w:rPr>
          <w:t>9</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46" w:history="1">
        <w:r w:rsidR="00F0212A" w:rsidRPr="008B5E5A">
          <w:rPr>
            <w:rStyle w:val="Hyperlink"/>
            <w:noProof/>
          </w:rPr>
          <w:t>Parametric Study</w:t>
        </w:r>
        <w:r w:rsidR="00F0212A">
          <w:rPr>
            <w:noProof/>
            <w:webHidden/>
          </w:rPr>
          <w:tab/>
        </w:r>
        <w:r w:rsidR="00F0212A">
          <w:rPr>
            <w:noProof/>
            <w:webHidden/>
          </w:rPr>
          <w:fldChar w:fldCharType="begin"/>
        </w:r>
        <w:r w:rsidR="00F0212A">
          <w:rPr>
            <w:noProof/>
            <w:webHidden/>
          </w:rPr>
          <w:instrText xml:space="preserve"> PAGEREF _Toc503870846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47" w:history="1">
        <w:r w:rsidR="00F0212A" w:rsidRPr="008B5E5A">
          <w:rPr>
            <w:rStyle w:val="Hyperlink"/>
            <w:noProof/>
          </w:rPr>
          <w:t>Methods of Simulating Vehicle-Bridge Interaction</w:t>
        </w:r>
        <w:r w:rsidR="00F0212A">
          <w:rPr>
            <w:noProof/>
            <w:webHidden/>
          </w:rPr>
          <w:tab/>
        </w:r>
        <w:r w:rsidR="00F0212A">
          <w:rPr>
            <w:noProof/>
            <w:webHidden/>
          </w:rPr>
          <w:fldChar w:fldCharType="begin"/>
        </w:r>
        <w:r w:rsidR="00F0212A">
          <w:rPr>
            <w:noProof/>
            <w:webHidden/>
          </w:rPr>
          <w:instrText xml:space="preserve"> PAGEREF _Toc503870847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48" w:history="1">
        <w:r w:rsidR="00F0212A" w:rsidRPr="008B5E5A">
          <w:rPr>
            <w:rStyle w:val="Hyperlink"/>
            <w:noProof/>
          </w:rPr>
          <w:t>Implications of Dynamic Amplification</w:t>
        </w:r>
        <w:r w:rsidR="00F0212A">
          <w:rPr>
            <w:noProof/>
            <w:webHidden/>
          </w:rPr>
          <w:tab/>
        </w:r>
        <w:r w:rsidR="00F0212A">
          <w:rPr>
            <w:noProof/>
            <w:webHidden/>
          </w:rPr>
          <w:fldChar w:fldCharType="begin"/>
        </w:r>
        <w:r w:rsidR="00F0212A">
          <w:rPr>
            <w:noProof/>
            <w:webHidden/>
          </w:rPr>
          <w:instrText xml:space="preserve"> PAGEREF _Toc503870848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7B3EA4">
      <w:pPr>
        <w:pStyle w:val="TOC1"/>
        <w:tabs>
          <w:tab w:val="right" w:leader="dot" w:pos="8630"/>
        </w:tabs>
        <w:rPr>
          <w:rFonts w:asciiTheme="minorHAnsi" w:eastAsiaTheme="minorEastAsia" w:hAnsiTheme="minorHAnsi"/>
          <w:noProof/>
          <w:sz w:val="22"/>
        </w:rPr>
      </w:pPr>
      <w:hyperlink w:anchor="_Toc503870849" w:history="1">
        <w:r w:rsidR="00F0212A" w:rsidRPr="008B5E5A">
          <w:rPr>
            <w:rStyle w:val="Hyperlink"/>
            <w:noProof/>
          </w:rPr>
          <w:t>Work Plan</w:t>
        </w:r>
        <w:r w:rsidR="00F0212A">
          <w:rPr>
            <w:noProof/>
            <w:webHidden/>
          </w:rPr>
          <w:tab/>
        </w:r>
        <w:r w:rsidR="00F0212A">
          <w:rPr>
            <w:noProof/>
            <w:webHidden/>
          </w:rPr>
          <w:fldChar w:fldCharType="begin"/>
        </w:r>
        <w:r w:rsidR="00F0212A">
          <w:rPr>
            <w:noProof/>
            <w:webHidden/>
          </w:rPr>
          <w:instrText xml:space="preserve"> PAGEREF _Toc503870849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50" w:history="1">
        <w:r w:rsidR="00F0212A" w:rsidRPr="008B5E5A">
          <w:rPr>
            <w:rStyle w:val="Hyperlink"/>
            <w:noProof/>
          </w:rPr>
          <w:t>Task 1 – Characterization of structure by field testing</w:t>
        </w:r>
        <w:r w:rsidR="00F0212A">
          <w:rPr>
            <w:noProof/>
            <w:webHidden/>
          </w:rPr>
          <w:tab/>
        </w:r>
        <w:r w:rsidR="00F0212A">
          <w:rPr>
            <w:noProof/>
            <w:webHidden/>
          </w:rPr>
          <w:fldChar w:fldCharType="begin"/>
        </w:r>
        <w:r w:rsidR="00F0212A">
          <w:rPr>
            <w:noProof/>
            <w:webHidden/>
          </w:rPr>
          <w:instrText xml:space="preserve"> PAGEREF _Toc503870850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51" w:history="1">
        <w:r w:rsidR="00F0212A" w:rsidRPr="008B5E5A">
          <w:rPr>
            <w:rStyle w:val="Hyperlink"/>
            <w:noProof/>
          </w:rPr>
          <w:t>Task 2 – Field testing and simulation to understand vehicle-bridge interaction</w:t>
        </w:r>
        <w:r w:rsidR="00F0212A">
          <w:rPr>
            <w:noProof/>
            <w:webHidden/>
          </w:rPr>
          <w:tab/>
        </w:r>
        <w:r w:rsidR="00F0212A">
          <w:rPr>
            <w:noProof/>
            <w:webHidden/>
          </w:rPr>
          <w:fldChar w:fldCharType="begin"/>
        </w:r>
        <w:r w:rsidR="00F0212A">
          <w:rPr>
            <w:noProof/>
            <w:webHidden/>
          </w:rPr>
          <w:instrText xml:space="preserve"> PAGEREF _Toc503870851 \h </w:instrText>
        </w:r>
        <w:r w:rsidR="00F0212A">
          <w:rPr>
            <w:noProof/>
            <w:webHidden/>
          </w:rPr>
        </w:r>
        <w:r w:rsidR="00F0212A">
          <w:rPr>
            <w:noProof/>
            <w:webHidden/>
          </w:rPr>
          <w:fldChar w:fldCharType="separate"/>
        </w:r>
        <w:r w:rsidR="00F0212A">
          <w:rPr>
            <w:noProof/>
            <w:webHidden/>
          </w:rPr>
          <w:t>11</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52" w:history="1">
        <w:r w:rsidR="00F0212A" w:rsidRPr="008B5E5A">
          <w:rPr>
            <w:rStyle w:val="Hyperlink"/>
            <w:noProof/>
          </w:rPr>
          <w:t>Task 3 – Characterizing dynamic amplification due to vehicle-bridge interaction</w:t>
        </w:r>
        <w:r w:rsidR="00F0212A">
          <w:rPr>
            <w:noProof/>
            <w:webHidden/>
          </w:rPr>
          <w:tab/>
        </w:r>
        <w:r w:rsidR="00F0212A">
          <w:rPr>
            <w:noProof/>
            <w:webHidden/>
          </w:rPr>
          <w:fldChar w:fldCharType="begin"/>
        </w:r>
        <w:r w:rsidR="00F0212A">
          <w:rPr>
            <w:noProof/>
            <w:webHidden/>
          </w:rPr>
          <w:instrText xml:space="preserve"> PAGEREF _Toc503870852 \h </w:instrText>
        </w:r>
        <w:r w:rsidR="00F0212A">
          <w:rPr>
            <w:noProof/>
            <w:webHidden/>
          </w:rPr>
        </w:r>
        <w:r w:rsidR="00F0212A">
          <w:rPr>
            <w:noProof/>
            <w:webHidden/>
          </w:rPr>
          <w:fldChar w:fldCharType="separate"/>
        </w:r>
        <w:r w:rsidR="00F0212A">
          <w:rPr>
            <w:noProof/>
            <w:webHidden/>
          </w:rPr>
          <w:t>12</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53" w:history="1">
        <w:r w:rsidR="00F0212A" w:rsidRPr="008B5E5A">
          <w:rPr>
            <w:rStyle w:val="Hyperlink"/>
            <w:noProof/>
          </w:rPr>
          <w:t>Task 4 – Implications of traffic induced bridge dynamics</w:t>
        </w:r>
        <w:r w:rsidR="00F0212A">
          <w:rPr>
            <w:noProof/>
            <w:webHidden/>
          </w:rPr>
          <w:tab/>
        </w:r>
        <w:r w:rsidR="00F0212A">
          <w:rPr>
            <w:noProof/>
            <w:webHidden/>
          </w:rPr>
          <w:fldChar w:fldCharType="begin"/>
        </w:r>
        <w:r w:rsidR="00F0212A">
          <w:rPr>
            <w:noProof/>
            <w:webHidden/>
          </w:rPr>
          <w:instrText xml:space="preserve"> PAGEREF _Toc503870853 \h </w:instrText>
        </w:r>
        <w:r w:rsidR="00F0212A">
          <w:rPr>
            <w:noProof/>
            <w:webHidden/>
          </w:rPr>
        </w:r>
        <w:r w:rsidR="00F0212A">
          <w:rPr>
            <w:noProof/>
            <w:webHidden/>
          </w:rPr>
          <w:fldChar w:fldCharType="separate"/>
        </w:r>
        <w:r w:rsidR="00F0212A">
          <w:rPr>
            <w:noProof/>
            <w:webHidden/>
          </w:rPr>
          <w:t>13</w:t>
        </w:r>
        <w:r w:rsidR="00F0212A">
          <w:rPr>
            <w:noProof/>
            <w:webHidden/>
          </w:rPr>
          <w:fldChar w:fldCharType="end"/>
        </w:r>
      </w:hyperlink>
    </w:p>
    <w:p w:rsidR="00F0212A" w:rsidRDefault="007B3EA4">
      <w:pPr>
        <w:pStyle w:val="TOC2"/>
        <w:tabs>
          <w:tab w:val="right" w:leader="dot" w:pos="8630"/>
        </w:tabs>
        <w:rPr>
          <w:rFonts w:asciiTheme="minorHAnsi" w:eastAsiaTheme="minorEastAsia" w:hAnsiTheme="minorHAnsi"/>
          <w:noProof/>
          <w:sz w:val="22"/>
        </w:rPr>
      </w:pPr>
      <w:hyperlink w:anchor="_Toc503870854" w:history="1">
        <w:r w:rsidR="00F0212A" w:rsidRPr="008B5E5A">
          <w:rPr>
            <w:rStyle w:val="Hyperlink"/>
            <w:noProof/>
          </w:rPr>
          <w:t>Schedule</w:t>
        </w:r>
        <w:r w:rsidR="00F0212A">
          <w:rPr>
            <w:noProof/>
            <w:webHidden/>
          </w:rPr>
          <w:tab/>
        </w:r>
        <w:r w:rsidR="00F0212A">
          <w:rPr>
            <w:noProof/>
            <w:webHidden/>
          </w:rPr>
          <w:fldChar w:fldCharType="begin"/>
        </w:r>
        <w:r w:rsidR="00F0212A">
          <w:rPr>
            <w:noProof/>
            <w:webHidden/>
          </w:rPr>
          <w:instrText xml:space="preserve"> PAGEREF _Toc503870854 \h </w:instrText>
        </w:r>
        <w:r w:rsidR="00F0212A">
          <w:rPr>
            <w:noProof/>
            <w:webHidden/>
          </w:rPr>
        </w:r>
        <w:r w:rsidR="00F0212A">
          <w:rPr>
            <w:noProof/>
            <w:webHidden/>
          </w:rPr>
          <w:fldChar w:fldCharType="separate"/>
        </w:r>
        <w:r w:rsidR="00F0212A">
          <w:rPr>
            <w:noProof/>
            <w:webHidden/>
          </w:rPr>
          <w:t>14</w:t>
        </w:r>
        <w:r w:rsidR="00F0212A">
          <w:rPr>
            <w:noProof/>
            <w:webHidden/>
          </w:rPr>
          <w:fldChar w:fldCharType="end"/>
        </w:r>
      </w:hyperlink>
    </w:p>
    <w:p w:rsidR="00F0212A" w:rsidRDefault="007B3EA4">
      <w:pPr>
        <w:pStyle w:val="TOC1"/>
        <w:tabs>
          <w:tab w:val="right" w:leader="dot" w:pos="8630"/>
        </w:tabs>
        <w:rPr>
          <w:rFonts w:asciiTheme="minorHAnsi" w:eastAsiaTheme="minorEastAsia" w:hAnsiTheme="minorHAnsi"/>
          <w:noProof/>
          <w:sz w:val="22"/>
        </w:rPr>
      </w:pPr>
      <w:hyperlink w:anchor="_Toc503870855" w:history="1">
        <w:r w:rsidR="00F0212A" w:rsidRPr="008B5E5A">
          <w:rPr>
            <w:rStyle w:val="Hyperlink"/>
            <w:noProof/>
          </w:rPr>
          <w:t>Chapter 5 Current Progress</w:t>
        </w:r>
        <w:r w:rsidR="00F0212A">
          <w:rPr>
            <w:noProof/>
            <w:webHidden/>
          </w:rPr>
          <w:tab/>
        </w:r>
        <w:r w:rsidR="00F0212A">
          <w:rPr>
            <w:noProof/>
            <w:webHidden/>
          </w:rPr>
          <w:fldChar w:fldCharType="begin"/>
        </w:r>
        <w:r w:rsidR="00F0212A">
          <w:rPr>
            <w:noProof/>
            <w:webHidden/>
          </w:rPr>
          <w:instrText xml:space="preserve"> PAGEREF _Toc503870855 \h </w:instrText>
        </w:r>
        <w:r w:rsidR="00F0212A">
          <w:rPr>
            <w:noProof/>
            <w:webHidden/>
          </w:rPr>
        </w:r>
        <w:r w:rsidR="00F0212A">
          <w:rPr>
            <w:noProof/>
            <w:webHidden/>
          </w:rPr>
          <w:fldChar w:fldCharType="separate"/>
        </w:r>
        <w:r w:rsidR="00F0212A">
          <w:rPr>
            <w:noProof/>
            <w:webHidden/>
          </w:rPr>
          <w:t>14</w:t>
        </w:r>
        <w:r w:rsidR="00F0212A">
          <w:rPr>
            <w:noProof/>
            <w:webHidden/>
          </w:rPr>
          <w:fldChar w:fldCharType="end"/>
        </w:r>
      </w:hyperlink>
    </w:p>
    <w:p w:rsidR="00F0212A" w:rsidRDefault="007B3EA4">
      <w:pPr>
        <w:pStyle w:val="TOC1"/>
        <w:tabs>
          <w:tab w:val="right" w:leader="dot" w:pos="8630"/>
        </w:tabs>
        <w:rPr>
          <w:rFonts w:asciiTheme="minorHAnsi" w:eastAsiaTheme="minorEastAsia" w:hAnsiTheme="minorHAnsi"/>
          <w:noProof/>
          <w:sz w:val="22"/>
        </w:rPr>
      </w:pPr>
      <w:hyperlink w:anchor="_Toc503870856" w:history="1">
        <w:r w:rsidR="00F0212A" w:rsidRPr="008B5E5A">
          <w:rPr>
            <w:rStyle w:val="Hyperlink"/>
            <w:noProof/>
          </w:rPr>
          <w:t>Chapter 6 Conclusions</w:t>
        </w:r>
        <w:r w:rsidR="00F0212A">
          <w:rPr>
            <w:noProof/>
            <w:webHidden/>
          </w:rPr>
          <w:tab/>
        </w:r>
        <w:r w:rsidR="00F0212A">
          <w:rPr>
            <w:noProof/>
            <w:webHidden/>
          </w:rPr>
          <w:fldChar w:fldCharType="begin"/>
        </w:r>
        <w:r w:rsidR="00F0212A">
          <w:rPr>
            <w:noProof/>
            <w:webHidden/>
          </w:rPr>
          <w:instrText xml:space="preserve"> PAGEREF _Toc503870856 \h </w:instrText>
        </w:r>
        <w:r w:rsidR="00F0212A">
          <w:rPr>
            <w:noProof/>
            <w:webHidden/>
          </w:rPr>
        </w:r>
        <w:r w:rsidR="00F0212A">
          <w:rPr>
            <w:noProof/>
            <w:webHidden/>
          </w:rPr>
          <w:fldChar w:fldCharType="separate"/>
        </w:r>
        <w:r w:rsidR="00F0212A">
          <w:rPr>
            <w:noProof/>
            <w:webHidden/>
          </w:rPr>
          <w:t>14</w:t>
        </w:r>
        <w:r w:rsidR="00F0212A">
          <w:rPr>
            <w:noProof/>
            <w:webHidden/>
          </w:rPr>
          <w:fldChar w:fldCharType="end"/>
        </w:r>
      </w:hyperlink>
    </w:p>
    <w:p w:rsidR="00F0212A" w:rsidRDefault="007B3EA4">
      <w:pPr>
        <w:pStyle w:val="TOC1"/>
        <w:tabs>
          <w:tab w:val="right" w:leader="dot" w:pos="8630"/>
        </w:tabs>
        <w:rPr>
          <w:rFonts w:asciiTheme="minorHAnsi" w:eastAsiaTheme="minorEastAsia" w:hAnsiTheme="minorHAnsi"/>
          <w:noProof/>
          <w:sz w:val="22"/>
        </w:rPr>
      </w:pPr>
      <w:hyperlink w:anchor="_Toc503870857" w:history="1">
        <w:r w:rsidR="00F0212A" w:rsidRPr="008B5E5A">
          <w:rPr>
            <w:rStyle w:val="Hyperlink"/>
            <w:noProof/>
          </w:rPr>
          <w:t>References</w:t>
        </w:r>
        <w:r w:rsidR="00F0212A">
          <w:rPr>
            <w:noProof/>
            <w:webHidden/>
          </w:rPr>
          <w:tab/>
        </w:r>
        <w:r w:rsidR="00F0212A">
          <w:rPr>
            <w:noProof/>
            <w:webHidden/>
          </w:rPr>
          <w:fldChar w:fldCharType="begin"/>
        </w:r>
        <w:r w:rsidR="00F0212A">
          <w:rPr>
            <w:noProof/>
            <w:webHidden/>
          </w:rPr>
          <w:instrText xml:space="preserve"> PAGEREF _Toc503870857 \h </w:instrText>
        </w:r>
        <w:r w:rsidR="00F0212A">
          <w:rPr>
            <w:noProof/>
            <w:webHidden/>
          </w:rPr>
        </w:r>
        <w:r w:rsidR="00F0212A">
          <w:rPr>
            <w:noProof/>
            <w:webHidden/>
          </w:rPr>
          <w:fldChar w:fldCharType="separate"/>
        </w:r>
        <w:r w:rsidR="00F0212A">
          <w:rPr>
            <w:noProof/>
            <w:webHidden/>
          </w:rPr>
          <w:t>14</w:t>
        </w:r>
        <w:r w:rsidR="00F0212A">
          <w:rPr>
            <w:noProof/>
            <w:webHidden/>
          </w:rPr>
          <w:fldChar w:fldCharType="end"/>
        </w:r>
      </w:hyperlink>
    </w:p>
    <w:p w:rsidR="00D63C04" w:rsidRDefault="00B11172">
      <w:pPr>
        <w:jc w:val="left"/>
      </w:pPr>
      <w:r>
        <w:fldChar w:fldCharType="end"/>
      </w:r>
    </w:p>
    <w:p w:rsidR="00B11172" w:rsidRDefault="00B11172">
      <w:pPr>
        <w:jc w:val="left"/>
      </w:pPr>
    </w:p>
    <w:p w:rsidR="00B11172" w:rsidRDefault="00B11172">
      <w:pPr>
        <w:jc w:val="left"/>
        <w:rPr>
          <w:rFonts w:asciiTheme="majorHAnsi" w:eastAsiaTheme="majorEastAsia" w:hAnsiTheme="majorHAnsi" w:cstheme="majorBidi"/>
          <w:b/>
          <w:bCs/>
          <w:sz w:val="44"/>
          <w:szCs w:val="28"/>
        </w:rPr>
      </w:pPr>
      <w:r>
        <w:br w:type="page"/>
      </w:r>
    </w:p>
    <w:p w:rsidR="00D63C04" w:rsidRDefault="00D63C04" w:rsidP="00D63C04">
      <w:pPr>
        <w:pStyle w:val="Heading1"/>
      </w:pPr>
      <w:bookmarkStart w:id="0" w:name="_Toc503870836"/>
      <w:r>
        <w:lastRenderedPageBreak/>
        <w:t>Introduction</w:t>
      </w:r>
      <w:bookmarkEnd w:id="0"/>
    </w:p>
    <w:p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rsidR="005A0938" w:rsidRDefault="005A0938" w:rsidP="005A0938">
      <w:r>
        <w:t xml:space="preserve">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rsidR="005A0938" w:rsidRDefault="005A0938" w:rsidP="005A0938">
      <w:r>
        <w:t xml:space="preserve">Of particular interest in both of these regards is dynamic vehicle-bridge interaction (VBI). VBI refers to a complex dynamic loading condition where a spring-mass-damper (i.e. 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w:t>
      </w:r>
      <w:r>
        <w:lastRenderedPageBreak/>
        <w:t xml:space="preserve">However, with the changing societal expectations and emerging technologies, better understanding of VBI has become of critical importance. </w:t>
      </w:r>
    </w:p>
    <w:p w:rsidR="005A0938" w:rsidRDefault="00C4057C" w:rsidP="00D63C04">
      <w:r>
        <w:t xml:space="preserve">To address VBI for highway bridges </w:t>
      </w:r>
      <w:r w:rsidR="00D37866">
        <w:t>the proposed</w:t>
      </w:r>
      <w:r>
        <w:t xml:space="preserve"> research will seek to: (1) characterize the mechanisms behind </w:t>
      </w:r>
      <w:r w:rsidR="00D37866">
        <w:t xml:space="preserve">the </w:t>
      </w:r>
      <w:r>
        <w:t>dynamic interaction and identify the influential parameters by leveraging finite element (FE) simulation tools, (2) i</w:t>
      </w:r>
      <w:r w:rsidRPr="00C4057C">
        <w:t>dentify any shortcomings with current design and assessment methodologies</w:t>
      </w:r>
      <w:r>
        <w:t xml:space="preserve"> and propose modifications, and (3)</w:t>
      </w:r>
      <w:r w:rsidRPr="00C4057C">
        <w:t xml:space="preserve"> identify bridge vulnerabilities associated with truck platooning and make recommendations related to implementation strategies and policies</w:t>
      </w:r>
      <w:r w:rsidR="00C07583">
        <w:t xml:space="preserve">. 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rsidR="00C07583">
        <w:t>arametric studies and simulation</w:t>
      </w:r>
      <w:r w:rsidR="00D37866">
        <w:t xml:space="preserve"> of platooning</w:t>
      </w:r>
      <w:r w:rsidR="00C07583">
        <w:t xml:space="preserve"> scenarios</w:t>
      </w:r>
      <w:r w:rsidR="00D37866">
        <w:t>.</w:t>
      </w:r>
    </w:p>
    <w:p w:rsidR="00D37866" w:rsidRDefault="00D37866" w:rsidP="00D63C04">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Finally, the research </w:t>
      </w:r>
      <w:r w:rsidR="00050BDC">
        <w:t>will provide a better understanding of the impact that platooned trucks have on a bridge.</w:t>
      </w:r>
    </w:p>
    <w:p w:rsidR="005A0938" w:rsidRDefault="00D37866" w:rsidP="00D63C04">
      <w:r>
        <w:t>The primary broader impact of the proposed research is</w:t>
      </w:r>
      <w:r w:rsidR="00050BDC">
        <w:t xml:space="preserve"> the ability for bridge owners and managers to make better decisions</w:t>
      </w:r>
      <w:r w:rsidR="00344E72">
        <w:t xml:space="preserve">. Better understanding of </w:t>
      </w:r>
      <w:r w:rsidR="00050BDC">
        <w:t>bridge response to traffic</w:t>
      </w:r>
      <w:r w:rsidR="00344E72">
        <w:t xml:space="preserve"> allows for a better measure the structure’s performance as well as improved deteriorati</w:t>
      </w:r>
      <w:r w:rsidR="004C6822">
        <w:t xml:space="preserve">on predictions. </w:t>
      </w:r>
      <w:r w:rsidR="001B46E5">
        <w:t xml:space="preserve">It is further hoped that this improved understanding will lead to more accurate design specifications and fewer structures that are vulnerable to excessive dynamic responses. </w:t>
      </w:r>
      <w:r w:rsidR="00920744">
        <w:t>Furthermore, the knowledge of the effect of repeated vehicles on bridges can be included in truck platooning policy, thus ensuring that bridges are not overstressed by this novel mode of transportation.</w:t>
      </w:r>
    </w:p>
    <w:p w:rsidR="001346F8" w:rsidRDefault="00E55B08" w:rsidP="00B41C49">
      <w:pPr>
        <w:pStyle w:val="Heading1"/>
      </w:pPr>
      <w:bookmarkStart w:id="1" w:name="_Toc503870837"/>
      <w:r>
        <w:t>State of the Art</w:t>
      </w:r>
      <w:bookmarkEnd w:id="1"/>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 xml:space="preserve">oad remain constant with time). </w:t>
      </w:r>
      <w:proofErr w:type="gramStart"/>
      <w:r w:rsidR="004351D5">
        <w:t xml:space="preserve">The industry accounts for this disparity by applying a factor to the </w:t>
      </w:r>
      <w:r w:rsidR="00E3405D">
        <w:t xml:space="preserve">static </w:t>
      </w:r>
      <w:r w:rsidR="004351D5">
        <w:t>load or response, thereby attempting to increase the calculated response to that which the bridge would actually experience from moving vehicular loads.</w:t>
      </w:r>
      <w:proofErr w:type="gramEnd"/>
      <w:r w:rsidR="004351D5">
        <w:t xml:space="preserve"> </w:t>
      </w:r>
    </w:p>
    <w:p w:rsidR="00D738C0" w:rsidRDefault="00D738C0" w:rsidP="00D63C04">
      <w:r>
        <w:lastRenderedPageBreak/>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4E14BA" w:rsidRDefault="004E14BA" w:rsidP="004E14BA">
      <w:pPr>
        <w:pStyle w:val="Heading2"/>
      </w:pPr>
      <w:bookmarkStart w:id="2" w:name="_Toc503870838"/>
      <w:r>
        <w:t>Dynamic Amplification in Bridge Codes</w:t>
      </w:r>
      <w:bookmarkEnd w:id="2"/>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r w:rsidR="00EE0D5E">
        <w:t xml:space="preserve">The British code includes an IM of 0.25 in its two design load models.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D57082" w:rsidRPr="001C2F8E"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w:t>
      </w:r>
      <w:r w:rsidR="00EE0D5E">
        <w:lastRenderedPageBreak/>
        <w:t xml:space="preserve">equation for IM specified by the Japanese code is different for different bridge types. A steel or RC bridge with a span length of 40 feet would be assigned an IM equal to 0.32. 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3" w:name="_Toc503870839"/>
      <w:r>
        <w:t>Experimental Evaluation of Amplification Factors</w:t>
      </w:r>
      <w:bookmarkEnd w:id="3"/>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hereby 18 bridges were constructed for the purpose of testing and determining the dynamic effects of moving vehicles on the bridges. This study concluded that the dynamic amplification generally increases with increased vehicle speed, </w:t>
      </w:r>
      <w:r w:rsidR="00FC3DBC">
        <w:t xml:space="preserve">is sensitive to vehicle suspension performance, and </w:t>
      </w:r>
      <w:r w:rsidR="009C5A67">
        <w:t>initial oscillatio</w:t>
      </w:r>
      <w:r w:rsidR="00FC3DBC">
        <w:t>ns of the vehicle produce</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 xml:space="preserve">Amplification factors were observed as high as 1.75, while values near 1.30 were more typically observed.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Pr="008F012C"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w:t>
      </w:r>
      <w:r>
        <w:lastRenderedPageBreak/>
        <w:t xml:space="preserve">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DF0CFA">
        <w:instrText xml:space="preserve"> ADDIN ZOTERO_ITEM CSL_CITATION {"citationID":"s0gLTOen","properties":{"formattedCitation":"(Kwasniewski et al. 2006)","plainCitation":"(Kwasniewski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DF0CFA" w:rsidRPr="00DF0CFA">
        <w:rPr>
          <w:rFonts w:cs="Times New Roman"/>
        </w:rPr>
        <w:t>(Kwasniewski et al. 2006)</w:t>
      </w:r>
      <w:r w:rsidR="00DF0CFA">
        <w:fldChar w:fldCharType="end"/>
      </w:r>
    </w:p>
    <w:p w:rsidR="004E14BA" w:rsidRDefault="004E14BA" w:rsidP="004E14BA">
      <w:pPr>
        <w:pStyle w:val="Heading2"/>
      </w:pPr>
      <w:bookmarkStart w:id="4" w:name="_Toc503870840"/>
      <w:r>
        <w:t xml:space="preserve">Influential Parameters </w:t>
      </w:r>
      <w:r w:rsidR="009A0F76">
        <w:t>for</w:t>
      </w:r>
      <w:r>
        <w:t xml:space="preserve"> Dynamic Amplification</w:t>
      </w:r>
      <w:bookmarkEnd w:id="4"/>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is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 However, although the various studies generally agree that vehicle speed is an important factor, the proposed relationships between vehicle speed and amplification factors is inconsistent, suggesting that this relationship is a complicated one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 xml:space="preserve">Similarly, vehicle mass and suspension characteristics have been shown to effect dynamic amplification, but, again, no definitive relationship has been established. However, studies generally agree that the amplification factors decrease with increased vehicle weight and soft suspension with high damping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014644">
      <w:pPr>
        <w:pStyle w:val="Heading2"/>
      </w:pPr>
      <w:bookmarkStart w:id="5" w:name="_Toc503870841"/>
      <w:r>
        <w:t>Influence of Road Surface Roughness on Dynamic Amplification</w:t>
      </w:r>
      <w:bookmarkEnd w:id="5"/>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w:t>
      </w:r>
      <w:r w:rsidR="00175C91">
        <w:lastRenderedPageBreak/>
        <w:t xml:space="preserve">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evolved, more complex simulations have been carried out. </w:t>
      </w:r>
      <w:r w:rsidR="00A83457">
        <w:t>A simply supported box girder was modeled with a moving mass over a rough road surface</w:t>
      </w:r>
      <w:r w:rsidR="00BE2A65">
        <w:t xml:space="preserve"> that was simulated by using power spectral density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deflections in addition to road surface roughness was investigated for a simple span and a 3-span </w:t>
      </w:r>
      <w:proofErr w:type="spellStart"/>
      <w:r w:rsidR="00E4505C">
        <w:t>prestressed</w:t>
      </w:r>
      <w:proofErr w:type="spellEnd"/>
      <w:r w:rsidR="00E4505C">
        <w:t xml:space="preserve"> concrete bridge. The study concluded that the long-term deflections had negligible effect on amplification factors, but the road surface roughness could cause amplification factors in excess of 2 </w:t>
      </w:r>
      <w:r w:rsidR="00E4505C">
        <w:fldChar w:fldCharType="begin"/>
      </w:r>
      <w:r w:rsidR="00E4505C">
        <w:instrText xml:space="preserve"> ADDIN ZOTERO_ITEM CSL_CITATION {"citationID":"zyUAOgQk","properties":{"formattedCitation":"(Au, Cheng, and Cheung 2001)","plainCitation":"(Au, Cheng, and Cheung 2001)"},"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E4505C" w:rsidRPr="00E4505C">
        <w:rPr>
          <w:rFonts w:cs="Times New Roman"/>
        </w:rPr>
        <w:t>(Au, Cheng, and Cheung 2001)</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 xml:space="preserve">Cooper instrumented two bridges in England and recorded a maximum DAF of 1.42. Cooper also created a probabilistic model of DAF based on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 xml:space="preserve">(Park, Shin, </w:t>
      </w:r>
      <w:r w:rsidR="008D6E15" w:rsidRPr="008D6E15">
        <w:rPr>
          <w:rFonts w:cs="Times New Roman"/>
        </w:rPr>
        <w:lastRenderedPageBreak/>
        <w:t>and Chung 2005)</w:t>
      </w:r>
      <w:r w:rsidR="008D6E15">
        <w:fldChar w:fldCharType="end"/>
      </w:r>
      <w:r w:rsidR="008D6E15">
        <w:t xml:space="preserve">. </w:t>
      </w:r>
      <w:r w:rsidR="0059044C">
        <w:t xml:space="preserve">However, further research suggests that no single measure of road roughness can accurately predict DAF because of the many other influential parameters that contribute to DAF (i.e. bridge geometry, mass and stiffness; vehicle dynamic properties; vehicle speed; etc.) </w:t>
      </w:r>
      <w:r w:rsidR="0059044C">
        <w:fldChar w:fldCharType="begin"/>
      </w:r>
      <w:r w:rsidR="0059044C">
        <w:instrText xml:space="preserve"> ADDIN ZOTERO_ITEM CSL_CITATION {"citationID":"K0ueczYa","properties":{"formattedCitation":"{\\rtf (OBrien, Li, and Gonz\\uc0\\u225{}lez 2006; Y. Li, OBrien, and Gonz\\uc0\\u225{}lez 2006)}","plainCitation":"(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59044C" w:rsidRPr="0059044C">
        <w:rPr>
          <w:rFonts w:cs="Times New Roman"/>
          <w:szCs w:val="24"/>
        </w:rPr>
        <w:t>(OBrien, Li, and González 2006; Y. Li, OBrien, and González 2006)</w:t>
      </w:r>
      <w:r w:rsidR="0059044C">
        <w:fldChar w:fldCharType="end"/>
      </w:r>
      <w:r w:rsidR="0059044C">
        <w:t>.</w:t>
      </w:r>
      <w:proofErr w:type="gramEnd"/>
    </w:p>
    <w:p w:rsidR="00EE0D60" w:rsidRPr="004E14BA" w:rsidRDefault="00EE0D60" w:rsidP="00EE0D60">
      <w:pPr>
        <w:pStyle w:val="Heading2"/>
      </w:pPr>
      <w:bookmarkStart w:id="6" w:name="_Toc503870842"/>
      <w:r>
        <w:t>Modeling Vehicle-Bridge Interaction</w:t>
      </w:r>
      <w:bookmarkEnd w:id="6"/>
    </w:p>
    <w:p w:rsidR="00EE0D60" w:rsidRDefault="00EE0D60" w:rsidP="00B11172"/>
    <w:p w:rsidR="004E14BA" w:rsidRDefault="004E14BA" w:rsidP="004E14BA">
      <w:pPr>
        <w:pStyle w:val="Heading2"/>
      </w:pPr>
      <w:bookmarkStart w:id="7" w:name="_Toc503870843"/>
      <w:r>
        <w:t>Bridges with Excessive Vibrations</w:t>
      </w:r>
      <w:bookmarkEnd w:id="7"/>
    </w:p>
    <w:p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measure of human perception to vibrations. </w:t>
      </w:r>
    </w:p>
    <w:p w:rsidR="006E6A0C" w:rsidRP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performanc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B11172" w:rsidRDefault="00B11172" w:rsidP="00B11172">
      <w:pPr>
        <w:pStyle w:val="Heading1"/>
      </w:pPr>
      <w:bookmarkStart w:id="8" w:name="_Toc503870844"/>
      <w:r>
        <w:t>Research Objectives and Approach</w:t>
      </w:r>
      <w:bookmarkEnd w:id="8"/>
    </w:p>
    <w:p w:rsidR="00C11475" w:rsidRDefault="00C11475" w:rsidP="00B11172">
      <w:r>
        <w:t xml:space="preserve">The research will fall into </w:t>
      </w:r>
      <w:r w:rsidR="00B41C49">
        <w:t>three</w:t>
      </w:r>
      <w:r>
        <w:t xml:space="preserve"> broad categories: </w:t>
      </w:r>
    </w:p>
    <w:p w:rsidR="00B41C49" w:rsidRDefault="00B41C49" w:rsidP="00C11475">
      <w:pPr>
        <w:pStyle w:val="ListParagraph"/>
        <w:numPr>
          <w:ilvl w:val="0"/>
          <w:numId w:val="1"/>
        </w:numPr>
      </w:pPr>
      <w:r>
        <w:lastRenderedPageBreak/>
        <w:t>Understand dynamic amplification and the mechanisms that govern it</w:t>
      </w:r>
    </w:p>
    <w:p w:rsidR="00B41C49" w:rsidRDefault="003069B7" w:rsidP="00C11475">
      <w:pPr>
        <w:pStyle w:val="ListParagraph"/>
        <w:numPr>
          <w:ilvl w:val="0"/>
          <w:numId w:val="1"/>
        </w:numPr>
      </w:pPr>
      <w:r>
        <w:t>Propose modifications to</w:t>
      </w:r>
      <w:r w:rsidR="00B41C49">
        <w:t xml:space="preserve"> current design and assessment methodologies</w:t>
      </w:r>
    </w:p>
    <w:p w:rsidR="00B41C49" w:rsidRDefault="003A4B36" w:rsidP="00C11475">
      <w:pPr>
        <w:pStyle w:val="ListParagraph"/>
        <w:numPr>
          <w:ilvl w:val="0"/>
          <w:numId w:val="1"/>
        </w:numPr>
      </w:pPr>
      <w:r>
        <w:t xml:space="preserve">Examine </w:t>
      </w:r>
      <w:r w:rsidR="00E20643">
        <w:t xml:space="preserve">the </w:t>
      </w:r>
      <w:r>
        <w:t xml:space="preserve">impact of </w:t>
      </w:r>
      <w:r w:rsidR="00F0212A">
        <w:t>repeated vehicles</w:t>
      </w:r>
      <w:r>
        <w:t xml:space="preserve"> on dynamic amplification</w:t>
      </w:r>
    </w:p>
    <w:p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F0212A">
        <w:t>the</w:t>
      </w:r>
      <w:r w:rsidR="0074580E">
        <w:t xml:space="preserve"> bridge </w:t>
      </w:r>
      <w:r w:rsidR="00F0212A">
        <w:t>stock</w:t>
      </w:r>
      <w:r w:rsidR="0074580E">
        <w:t>.</w:t>
      </w:r>
      <w:r w:rsidR="00C11475">
        <w:t xml:space="preserve"> </w:t>
      </w:r>
    </w:p>
    <w:p w:rsidR="00C11475" w:rsidRDefault="0032423F" w:rsidP="00C11475">
      <w:pPr>
        <w:pStyle w:val="Heading2"/>
      </w:pPr>
      <w:bookmarkStart w:id="9" w:name="_Toc503870845"/>
      <w:r>
        <w:t>Understanding dynamic amplification</w:t>
      </w:r>
      <w:bookmarkEnd w:id="9"/>
    </w:p>
    <w:p w:rsidR="00A55139" w:rsidRDefault="0066451C" w:rsidP="0032423F">
      <w:r>
        <w:t>Structural health monitoring along with finite element simulation will be used to explore</w:t>
      </w:r>
      <w:r w:rsidR="00E20643">
        <w:t xml:space="preserve"> the principles and mechanisms </w:t>
      </w:r>
      <w:r>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rsidR="00D8248E" w:rsidRDefault="00D8248E" w:rsidP="00C11475">
      <w:r>
        <w:t xml:space="preserve">A variety of sensors will be utilized to capture the </w:t>
      </w:r>
      <w:r w:rsidR="00FF0DA6">
        <w:t>acceleration</w:t>
      </w:r>
      <w:r>
        <w:t xml:space="preserve"> and </w:t>
      </w:r>
      <w:r w:rsidR="00966AD9">
        <w:t xml:space="preserve">strain of the structure under operating conditions. Care must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88343D">
        <w:t>calculated.</w:t>
      </w:r>
      <w:r w:rsidR="003A0EB9">
        <w:t xml:space="preserve"> Strain readings will be analyzed to determine </w:t>
      </w:r>
      <w:r w:rsidR="00085C0E">
        <w:t xml:space="preserve">the operational stress of the bridge and estimate the dynamic amplification. </w:t>
      </w:r>
    </w:p>
    <w:p w:rsidR="0088343D" w:rsidRDefault="003A0EB9" w:rsidP="00C11475">
      <w:r>
        <w:t xml:space="preserve">Characterization of a test vehicle moving over the bridge </w:t>
      </w:r>
      <w:r w:rsidR="0088343D">
        <w:t xml:space="preserve">will occur by instrumenting a </w:t>
      </w:r>
      <w:r>
        <w:t>fully loaded truck</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rsidR="000220D8" w:rsidRDefault="0088343D" w:rsidP="000220D8">
      <w:r>
        <w:t>The FE model</w:t>
      </w:r>
      <w:r w:rsidR="008809F8">
        <w:t>s</w:t>
      </w:r>
      <w:r>
        <w:t xml:space="preserve"> will be constructed based on </w:t>
      </w:r>
      <w:r w:rsidR="00242307">
        <w:t>construction documents that detail the geometry and material of the various bridge components. Uncertainties in the model (e.g. 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w:t>
      </w:r>
      <w:r w:rsidR="008809F8">
        <w:t xml:space="preserve"> and capable of accurately simulating VBI</w:t>
      </w:r>
      <w:r w:rsidR="00242307">
        <w:t xml:space="preserve">. </w:t>
      </w:r>
    </w:p>
    <w:p w:rsidR="00C11475" w:rsidRDefault="008809F8" w:rsidP="00C11475">
      <w:r>
        <w:lastRenderedPageBreak/>
        <w:t>T</w:t>
      </w:r>
      <w:r w:rsidR="005204DE">
        <w:t>he tes</w:t>
      </w:r>
      <w:r w:rsidR="00F65979">
        <w:t xml:space="preserve">ting scenario </w:t>
      </w:r>
      <w:r>
        <w:t>will</w:t>
      </w:r>
      <w:r w:rsidR="00F65979">
        <w:t xml:space="preserve"> be simulated by </w:t>
      </w:r>
      <w:r>
        <w:t xml:space="preserve">running a spring-mass-damper system that matches mass and frequency of the test truck across the model of the bridge. </w:t>
      </w:r>
      <w:r w:rsidR="005204DE">
        <w:t xml:space="preserve">The goal is to </w:t>
      </w:r>
      <w:r w:rsidR="00BF5F96">
        <w:t xml:space="preserve">produce responses similar to those witnessed during the test. </w:t>
      </w:r>
      <w:r>
        <w:t>In the event</w:t>
      </w:r>
      <w:r w:rsidR="00BF5F96">
        <w:t xml:space="preserve"> that matching responses</w:t>
      </w:r>
      <w:r>
        <w:t xml:space="preserve"> are not readily produced, the model of the bridge and the truck will </w:t>
      </w:r>
      <w:r w:rsidR="00BF5F96">
        <w:t xml:space="preserve">be adjusted. </w:t>
      </w:r>
    </w:p>
    <w:p w:rsidR="00B11172"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to which parameters large dynamic amplifications are sensitive. The hope is to find out what types of bridges are vulnerable to this phenomenon and how to prevent it or </w:t>
      </w:r>
      <w:r w:rsidR="00247918">
        <w:t>modify</w:t>
      </w:r>
      <w:r w:rsidR="00255A24">
        <w:t xml:space="preserve"> existing structures to </w:t>
      </w:r>
      <w:r w:rsidR="00247918">
        <w:t>eliminate</w:t>
      </w:r>
      <w:r w:rsidR="00255A24">
        <w:t xml:space="preserve"> the phenomenon. </w:t>
      </w:r>
      <w:r w:rsidR="00124007">
        <w:t xml:space="preserve">These parameters </w:t>
      </w:r>
      <w:r w:rsidR="00247918">
        <w:t>will consist of</w:t>
      </w:r>
      <w:r w:rsidR="00124007">
        <w:t xml:space="preserve"> </w:t>
      </w:r>
      <w:r w:rsidR="00247918">
        <w:t xml:space="preserve">characteristics of the structure, vehicle/traffic, and road surface. </w:t>
      </w:r>
    </w:p>
    <w:p w:rsidR="00247918" w:rsidRDefault="008809F8" w:rsidP="008809F8">
      <w:pPr>
        <w:pStyle w:val="Heading2"/>
      </w:pPr>
      <w:bookmarkStart w:id="10" w:name="_Toc503870847"/>
      <w:proofErr w:type="spellStart"/>
      <w:r>
        <w:t>A</w:t>
      </w:r>
      <w:r w:rsidR="003069B7">
        <w:t>dressing</w:t>
      </w:r>
      <w:proofErr w:type="spellEnd"/>
      <w:r>
        <w:t xml:space="preserve"> current design and assessment methodologies </w:t>
      </w:r>
      <w:bookmarkEnd w:id="10"/>
    </w:p>
    <w:p w:rsidR="00247918" w:rsidRDefault="00157066" w:rsidP="00247918">
      <w:r>
        <w:t xml:space="preserve">Results of the parametric study will be examined </w:t>
      </w:r>
      <w:r w:rsidR="007465FC">
        <w:t>and</w:t>
      </w:r>
      <w:r>
        <w:t xml:space="preserve"> “rules-of-thumb” for calculating dynamic response of bridges</w:t>
      </w:r>
      <w:r w:rsidR="007465FC">
        <w:t xml:space="preserve"> will be developed</w:t>
      </w:r>
      <w:r>
        <w:t>. These will be compared to current design and assessment specifications</w:t>
      </w:r>
      <w:r w:rsidR="004848A0">
        <w:t xml:space="preserve"> and appropriate modifications will be proposed. Furthermore, the methods used for analyzing moving loads will be reviewed and other, simpler methods will be formulated and </w:t>
      </w:r>
      <w:r w:rsidR="007465FC">
        <w:t>evaluated in an effort to identify a simpler</w:t>
      </w:r>
      <w:r w:rsidR="004848A0">
        <w:t xml:space="preserve"> method that is still able to accurately predict a bridge’s dynamic response to moving vehicles. </w:t>
      </w:r>
      <w:r w:rsidR="00596E25">
        <w:t xml:space="preserve">It is hoped, that for certain scenarios, an acceptable modelling method can be used that the “typical” engineer could understand and implement. </w:t>
      </w:r>
    </w:p>
    <w:p w:rsidR="00596E25" w:rsidRDefault="007465FC" w:rsidP="00596E25">
      <w:r>
        <w:t xml:space="preserve">The proposed methodologies will be demonstrated on a bridge that exhibited problematic dynamic amplifications. </w:t>
      </w:r>
    </w:p>
    <w:p w:rsidR="00C4213A" w:rsidRDefault="00C4213A" w:rsidP="00C4213A">
      <w:pPr>
        <w:pStyle w:val="Heading2"/>
      </w:pPr>
      <w:r>
        <w:t>Impact of platooning on bridge responses</w:t>
      </w:r>
    </w:p>
    <w:p w:rsidR="00C4213A" w:rsidRPr="00C4213A" w:rsidRDefault="00B16993" w:rsidP="00C4213A">
      <w:r>
        <w:t>The models developed for the simulating VBI will be used to simulate platooned trucks. The model will be selected such that its parameters correspond to large dynamic response. This will result in a model that is most sensitive to the platooning parameters. These platooning parameters will include principally vehicle spacing and speed. Secondary parameters will include vehicle weights, and suspension sti</w:t>
      </w:r>
      <w:r w:rsidR="00B14DBD">
        <w:t xml:space="preserve">ffness and damping. A parametric study will be conducted to determine what combination of parameters result in increased stress in the structure and should be avoided. Additional parametric studies will be conducted to understand how the structural characteristics influence the “problematic” platooning parameters. </w:t>
      </w:r>
    </w:p>
    <w:p w:rsidR="00B11172" w:rsidRDefault="004C7130" w:rsidP="00B11172">
      <w:pPr>
        <w:pStyle w:val="Heading1"/>
      </w:pPr>
      <w:bookmarkStart w:id="11" w:name="_Toc503870849"/>
      <w:r>
        <w:lastRenderedPageBreak/>
        <w:t>Work Plan</w:t>
      </w:r>
      <w:bookmarkEnd w:id="11"/>
    </w:p>
    <w:p w:rsidR="00B11172" w:rsidRDefault="00DB798F" w:rsidP="00DB798F">
      <w:pPr>
        <w:pStyle w:val="Heading2"/>
      </w:pPr>
      <w:bookmarkStart w:id="12" w:name="_Toc503870850"/>
      <w:r>
        <w:t xml:space="preserve">Task 1 – </w:t>
      </w:r>
      <w:r w:rsidR="007465FC">
        <w:t>Field</w:t>
      </w:r>
      <w:r>
        <w:t xml:space="preserve"> testing</w:t>
      </w:r>
      <w:bookmarkEnd w:id="12"/>
      <w:r>
        <w:t xml:space="preserve"> </w:t>
      </w:r>
      <w:r w:rsidR="007465FC">
        <w:t>and simulation of test structure</w:t>
      </w:r>
    </w:p>
    <w:p w:rsidR="00DB798F" w:rsidRDefault="007465FC" w:rsidP="00DB798F">
      <w:r>
        <w:t xml:space="preserve">As a first step to investigating VBI, an FE model will be developed that is a “digital twin” of a real structure. This will be accomplished by performing structural identification, whereby data from the real structure is used to influence and “calibrate” a model. Therefore, </w:t>
      </w:r>
      <w:r w:rsidR="003F2189">
        <w:t xml:space="preserve">a variety of sensors will be placed on the bridge to record </w:t>
      </w:r>
      <w:r w:rsidR="00DF43D5">
        <w:t xml:space="preserve">operational strains and accelerations. </w:t>
      </w:r>
    </w:p>
    <w:p w:rsidR="009F2BC8" w:rsidRDefault="009F2BC8" w:rsidP="009F2BC8">
      <w:pPr>
        <w:pStyle w:val="ListParagraph"/>
        <w:numPr>
          <w:ilvl w:val="0"/>
          <w:numId w:val="2"/>
        </w:numPr>
      </w:pPr>
      <w:r>
        <w:t xml:space="preserve">Perform preliminary field test of viaduct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9F2BC8">
      <w:pPr>
        <w:pStyle w:val="ListParagraph"/>
        <w:numPr>
          <w:ilvl w:val="0"/>
          <w:numId w:val="2"/>
        </w:numPr>
      </w:pPr>
      <w:r>
        <w:t>Design and perform field test of selected portion/portions of viaduct. Instrumentation pl</w:t>
      </w:r>
      <w:r w:rsidR="00F44064">
        <w:t>an will be designed to capture maximum response while providing adequate spatial distribution to characterize the shape of natural modes of vibration (mode shape) and nature of interaction between superstructure and substructure. Both acceleration and strain will be monitored.</w:t>
      </w:r>
    </w:p>
    <w:p w:rsidR="00B11172" w:rsidRDefault="00F44064" w:rsidP="00B11172">
      <w:pPr>
        <w:pStyle w:val="ListParagraph"/>
        <w:numPr>
          <w:ilvl w:val="0"/>
          <w:numId w:val="2"/>
        </w:numPr>
      </w:pPr>
      <w:r>
        <w:t>Process and Interpret data acquired from field test. Characterization of vibrations will include computation of mode shapes and corresponding frequencies</w:t>
      </w:r>
      <w:r w:rsidR="00F35606">
        <w:t xml:space="preserve">, examination of the frequency content, and evaluation of strength, service and comfort limit states. </w:t>
      </w:r>
      <w:r w:rsidR="00B97369">
        <w:t>D</w:t>
      </w:r>
      <w:r w:rsidR="00F35606">
        <w:t>ynamic amplification</w:t>
      </w:r>
      <w:r w:rsidR="00B97369">
        <w:t xml:space="preserve"> will be estimated</w:t>
      </w:r>
      <w:r w:rsidR="00F35606">
        <w:t xml:space="preserve"> by utilizing data filtering methods. </w:t>
      </w:r>
    </w:p>
    <w:p w:rsidR="00F35606" w:rsidRDefault="00F35606" w:rsidP="00B11172">
      <w:pPr>
        <w:pStyle w:val="ListParagraph"/>
        <w:numPr>
          <w:ilvl w:val="0"/>
          <w:numId w:val="2"/>
        </w:numPr>
      </w:pPr>
      <w:r>
        <w:t xml:space="preserve">Create, validate and calibrate FE model/models of the structure. Models with varying level of resolution and complexity may be required for different purposes. M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B11172">
      <w:pPr>
        <w:pStyle w:val="ListParagraph"/>
        <w:numPr>
          <w:ilvl w:val="0"/>
          <w:numId w:val="2"/>
        </w:numPr>
      </w:pPr>
      <w:r>
        <w:t xml:space="preserve">Use model to assess structural condition and performance. Investigate possible mechanisms for vibration levels. Examine degree of conservatism lost due to amplification factors greater than assumed for design. </w:t>
      </w:r>
    </w:p>
    <w:p w:rsidR="005A7130" w:rsidRDefault="005A7130" w:rsidP="005A7130">
      <w:pPr>
        <w:pStyle w:val="Heading2"/>
      </w:pPr>
      <w:bookmarkStart w:id="13" w:name="_Toc503870851"/>
      <w:r>
        <w:lastRenderedPageBreak/>
        <w:t xml:space="preserve">Task 2 – </w:t>
      </w:r>
      <w:bookmarkEnd w:id="13"/>
      <w:r w:rsidR="00C4213A">
        <w:t>Refinement of FE simulation with VBI data</w:t>
      </w:r>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rsidR="00C66D24" w:rsidRDefault="00C66D24" w:rsidP="00C66D24">
      <w:pPr>
        <w:pStyle w:val="ListParagraph"/>
        <w:numPr>
          <w:ilvl w:val="0"/>
          <w:numId w:val="3"/>
        </w:numPr>
      </w:pPr>
      <w:r>
        <w:t>Identify appropriate FE software and create appropriate model that is capable of simulating moving vehicle loads and resulting structural respon</w:t>
      </w:r>
      <w:r w:rsidR="00D96E8D">
        <w:t xml:space="preserve">se and is calibrated with data from previous test. </w:t>
      </w:r>
    </w:p>
    <w:p w:rsidR="00D96E8D" w:rsidRDefault="00D96E8D" w:rsidP="00C66D24">
      <w:pPr>
        <w:pStyle w:val="ListParagraph"/>
        <w:numPr>
          <w:ilvl w:val="0"/>
          <w:numId w:val="3"/>
        </w:numPr>
      </w:pPr>
      <w:r>
        <w:t xml:space="preserve">Design and perform field test of the viaduct with known loading. This will require instrumentation of both the structure and a test vehicle with synchronous capture of data. The instrumented vehicle will traverse the viaduct at a variety of speeds and under different traffic conditions. </w:t>
      </w:r>
    </w:p>
    <w:p w:rsidR="00D96E8D" w:rsidRDefault="00D96E8D" w:rsidP="00C66D24">
      <w:pPr>
        <w:pStyle w:val="ListParagraph"/>
        <w:numPr>
          <w:ilvl w:val="0"/>
          <w:numId w:val="3"/>
        </w:numPr>
      </w:pPr>
      <w:r>
        <w:t>Process and Interpret data acquired from field test. Examine magnitude and frequency content of test vehicle’s motion on and off the viaduct. Examine magnitude and frequency content of the structure’s vibrations when the test vehicle is on and off the bridge</w:t>
      </w:r>
      <w:r w:rsidR="00CA26E9">
        <w:t xml:space="preserve">, and the nature of the vibrations for different crossings of the test vehicle. </w:t>
      </w:r>
    </w:p>
    <w:p w:rsidR="00CA26E9" w:rsidRDefault="00CA26E9" w:rsidP="00C66D24">
      <w:pPr>
        <w:pStyle w:val="ListParagraph"/>
        <w:numPr>
          <w:ilvl w:val="0"/>
          <w:numId w:val="3"/>
        </w:numPr>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C66D24">
      <w:pPr>
        <w:pStyle w:val="ListParagraph"/>
        <w:numPr>
          <w:ilvl w:val="0"/>
          <w:numId w:val="3"/>
        </w:numPr>
      </w:pPr>
      <w:r>
        <w:t xml:space="preserve">Simulate test scenarios and compare model results with experimental responses. Effort will be made to recreate </w:t>
      </w:r>
      <w:r w:rsidR="006D0500">
        <w:t>the magnitude and pattern of vehicle and viaduct accelerations.</w:t>
      </w:r>
    </w:p>
    <w:p w:rsidR="006D0500" w:rsidRDefault="006D0500" w:rsidP="00D660E0">
      <w:pPr>
        <w:pStyle w:val="Heading2"/>
      </w:pPr>
      <w:bookmarkStart w:id="14" w:name="_Toc503870852"/>
      <w:r>
        <w:t xml:space="preserve">Task 3 </w:t>
      </w:r>
      <w:r w:rsidR="00D660E0">
        <w:t>–</w:t>
      </w:r>
      <w:r>
        <w:t xml:space="preserve"> </w:t>
      </w:r>
      <w:bookmarkEnd w:id="14"/>
      <w:r w:rsidR="00AC4F2F">
        <w:t>Identify influential mechanisms to VBI</w:t>
      </w:r>
    </w:p>
    <w:p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t>
      </w:r>
      <w:r w:rsidR="00787F53">
        <w:lastRenderedPageBreak/>
        <w:t xml:space="preserve">which dynamic amplification is sensitive. </w:t>
      </w:r>
      <w:r w:rsidR="003E4979">
        <w:t xml:space="preserve">These parameters are indicative of the structural and vehicle mechanisms that govern the distinctive behavior observed. </w:t>
      </w:r>
    </w:p>
    <w:p w:rsidR="00203F60" w:rsidRDefault="00203F60" w:rsidP="00203F60">
      <w:pPr>
        <w:pStyle w:val="ListParagraph"/>
        <w:numPr>
          <w:ilvl w:val="0"/>
          <w:numId w:val="4"/>
        </w:numPr>
      </w:pPr>
      <w:r>
        <w:t>Reduce model complexity while maintaining accurate VBI simulation. This will focus on reducing the geometric complexity of the model. For instance, the substructure can be reduced to springs and support conditions at the ends of the girders, and the superstructure can be reduced to a grillage or single-line-girder model. For any reduction trials,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rsidR="00F0395C" w:rsidRDefault="00384ED4" w:rsidP="00D660E0">
      <w:pPr>
        <w:pStyle w:val="ListParagraph"/>
        <w:numPr>
          <w:ilvl w:val="0"/>
          <w:numId w:val="4"/>
        </w:numPr>
      </w:pPr>
      <w:r>
        <w:t xml:space="preserve">Identify model properties to which dynamic amplification is sensitive. </w:t>
      </w:r>
      <w:r w:rsidR="00787F53">
        <w:t xml:space="preserve">Identify all model parameters that have any significant level of uncertainty, </w:t>
      </w:r>
      <w:r w:rsidR="001A1693">
        <w:t>as well as any parameters that c</w:t>
      </w:r>
      <w:r w:rsidR="00787F53">
        <w:t xml:space="preserve">ould vary from bridge to bridge. These parameters might include: vehicle weight, vehicle speed, road surface roughness, bridge </w:t>
      </w:r>
      <w:r w:rsidR="001761B2">
        <w:t>material properties, bridge support conditions.</w:t>
      </w:r>
      <w:r w:rsidR="00F0395C">
        <w:t xml:space="preserve"> Each of these parameters will be altered to </w:t>
      </w:r>
      <w:r w:rsidR="001761B2">
        <w:t>see if they have any effect on the</w:t>
      </w:r>
      <w:r w:rsidR="00F0395C">
        <w:t xml:space="preserve"> dynamic amplification. </w:t>
      </w:r>
    </w:p>
    <w:p w:rsidR="001761B2" w:rsidRDefault="00203F60" w:rsidP="00D660E0">
      <w:pPr>
        <w:pStyle w:val="ListParagraph"/>
        <w:numPr>
          <w:ilvl w:val="0"/>
          <w:numId w:val="4"/>
        </w:numPr>
      </w:pPr>
      <w:r>
        <w:t xml:space="preserve">Develop parameter ranges that are appropriate for </w:t>
      </w:r>
      <w:r w:rsidR="00B55235">
        <w:t>any future parametric studies of dynamic amplification</w:t>
      </w:r>
      <w:r>
        <w:t xml:space="preserve">. </w:t>
      </w:r>
      <w:r w:rsidR="00B55235">
        <w:t xml:space="preserve">An attempt will first be made to </w:t>
      </w:r>
      <w:r w:rsidR="007536F4">
        <w:t>reduce the total number of parameters by eliminating extraneous properties that target the same mechanism. For instance, bridge deck thickness</w:t>
      </w:r>
      <w:r w:rsidR="000A3565">
        <w:t xml:space="preserve"> </w:t>
      </w:r>
      <w:r w:rsidR="00102485">
        <w:t>influences</w:t>
      </w:r>
      <w:r w:rsidR="000A3565">
        <w:t xml:space="preserve"> both the mass of the deck, as well as the stiffness. It is better to uniquely target these mechanisms with the deck material </w:t>
      </w:r>
      <w:r w:rsidR="007536F4">
        <w:t xml:space="preserve">density </w:t>
      </w:r>
      <w:r w:rsidR="000A3565">
        <w:t xml:space="preserve">and modulus. In this way </w:t>
      </w:r>
      <w:r w:rsidR="00102485">
        <w:t>the minimum</w:t>
      </w:r>
      <w:r w:rsidR="000A3565">
        <w:t xml:space="preserve"> set of parameters will be selected that</w:t>
      </w:r>
      <w:r w:rsidR="00102485">
        <w:t xml:space="preserve"> can account for all influential mechanisms.</w:t>
      </w:r>
      <w:r w:rsidR="000A3565">
        <w:t xml:space="preserve"> </w:t>
      </w:r>
      <w:r w:rsidR="00102485">
        <w:t>The final set of parameters will be</w:t>
      </w:r>
      <w:r w:rsidR="00B55235">
        <w:t xml:space="preserve"> adjusted incrementally </w:t>
      </w:r>
      <w:r w:rsidR="000A3565">
        <w:t xml:space="preserve">and the control moving vehicle load case as well as a natural frequency solver will be run </w:t>
      </w:r>
      <w:r w:rsidR="00B55235">
        <w:t>so as</w:t>
      </w:r>
      <w:r w:rsidR="000A3565">
        <w:t xml:space="preserve"> to</w:t>
      </w:r>
      <w:r w:rsidR="00B55235">
        <w:t xml:space="preserve"> develop sensitivity curves. The very nature of some parameters may restrict their range.  For the rest, the range will be</w:t>
      </w:r>
      <w:r w:rsidR="000A3565">
        <w:t xml:space="preserve"> those values in the sensitive</w:t>
      </w:r>
      <w:r w:rsidR="00B55235">
        <w:t xml:space="preserve"> range. </w:t>
      </w:r>
    </w:p>
    <w:p w:rsidR="006A652F" w:rsidRDefault="000A3565" w:rsidP="00AC4F2F">
      <w:pPr>
        <w:pStyle w:val="ListParagraph"/>
        <w:numPr>
          <w:ilvl w:val="0"/>
          <w:numId w:val="4"/>
        </w:numPr>
      </w:pPr>
      <w:r>
        <w:t xml:space="preserve">Examine and refine sensitivity plots. </w:t>
      </w:r>
      <w:r w:rsidR="00102485">
        <w:t xml:space="preserve">This will constitute the first effort to identify trends in dynamic amplification. </w:t>
      </w:r>
      <w:r w:rsidR="00F0395C">
        <w:t>In some cases the parameters may be combined into a single variable</w:t>
      </w:r>
      <w:r w:rsidR="00102485">
        <w:t>.</w:t>
      </w:r>
      <w:r w:rsidR="00F0395C">
        <w:t xml:space="preserve"> For example, it might be </w:t>
      </w:r>
      <w:r w:rsidR="00102485">
        <w:t xml:space="preserve">advantageous to plot responses versus the first natural frequency, which is a function of longitudinal stiffness and bridge mass. Furthermore, some parameters may require further investigation, especially when they are more complicated than a single scalar </w:t>
      </w:r>
      <w:r w:rsidR="00102485">
        <w:lastRenderedPageBreak/>
        <w:t>value. For exam</w:t>
      </w:r>
      <w:r w:rsidR="00526330">
        <w:t xml:space="preserve">ple, the road surface profile can have numerous configurations. One approach may be to separate the parameter into amplitude and frequency content categories that describe the density of imperfections of different wavelength. Those parameters that </w:t>
      </w:r>
      <w:r w:rsidR="00AC4F2F">
        <w:t xml:space="preserve">exhibit no effect on dynamic amplification will be discarded. </w:t>
      </w:r>
      <w:r w:rsidR="00526330">
        <w:t>Through this effort a final set of parameters will be collected and their sensitive ranges established.</w:t>
      </w:r>
      <w:r w:rsidR="00271575">
        <w:t xml:space="preserve"> </w:t>
      </w:r>
      <w:r w:rsidR="00E57179">
        <w:t xml:space="preserve"> </w:t>
      </w:r>
    </w:p>
    <w:p w:rsidR="00E57179" w:rsidRDefault="00E57179" w:rsidP="00BD3C36">
      <w:pPr>
        <w:pStyle w:val="Heading2"/>
      </w:pPr>
      <w:bookmarkStart w:id="15" w:name="_Toc503870853"/>
      <w:r>
        <w:t xml:space="preserve">Task 4 – </w:t>
      </w:r>
      <w:r w:rsidR="003069B7">
        <w:t xml:space="preserve"> </w:t>
      </w:r>
      <w:bookmarkEnd w:id="15"/>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w:t>
      </w:r>
      <w:r w:rsidR="00AC4F2F">
        <w:t>the shortcomings of these methodologies and determine how the dynamic amplification may be more accurately predicted.</w:t>
      </w:r>
    </w:p>
    <w:p w:rsidR="00AC4F2F" w:rsidRDefault="00AC4F2F" w:rsidP="00AD2E3A">
      <w:pPr>
        <w:pStyle w:val="ListParagraph"/>
        <w:numPr>
          <w:ilvl w:val="0"/>
          <w:numId w:val="5"/>
        </w:numPr>
      </w:pPr>
      <w:r>
        <w:t>Parametric study focusing on the amplification factor</w:t>
      </w:r>
    </w:p>
    <w:p w:rsidR="00AD2E3A" w:rsidRDefault="0034101F" w:rsidP="00AD2E3A">
      <w:pPr>
        <w:pStyle w:val="ListParagraph"/>
        <w:numPr>
          <w:ilvl w:val="0"/>
          <w:numId w:val="5"/>
        </w:numPr>
      </w:pPr>
      <w:r>
        <w:t>Identify for</w:t>
      </w:r>
      <w:r w:rsidR="003459B8">
        <w:t xml:space="preserve"> which structures is </w:t>
      </w:r>
      <w:r>
        <w:t>the current AASHTO IM (0.33) or other common factors</w:t>
      </w:r>
      <w:r w:rsidR="003459B8">
        <w:t xml:space="preserve"> inadequate. </w:t>
      </w:r>
      <w:r>
        <w:t xml:space="preserve">Identify those parameters </w:t>
      </w:r>
      <w:r w:rsidR="00787F53">
        <w:t xml:space="preserve">to which dynamic amplification is sensitive. Design a parametric study that samples those parameters, </w:t>
      </w:r>
      <w:r>
        <w:t xml:space="preserve">Identify ranges of bridge and vehicle parameters for which amplification factors exceed specified values. </w:t>
      </w:r>
    </w:p>
    <w:p w:rsidR="00AC4F2F" w:rsidRDefault="00AC4F2F" w:rsidP="00AC4F2F">
      <w:pPr>
        <w:pStyle w:val="ListParagraph"/>
        <w:numPr>
          <w:ilvl w:val="0"/>
          <w:numId w:val="5"/>
        </w:numPr>
      </w:pPr>
      <w:r>
        <w:t>Examine trends to identify better methods of predicting amplification factors</w:t>
      </w:r>
    </w:p>
    <w:p w:rsidR="00AC4F2F" w:rsidRDefault="00AC4F2F" w:rsidP="00AC4F2F">
      <w:pPr>
        <w:pStyle w:val="ListParagraph"/>
        <w:numPr>
          <w:ilvl w:val="0"/>
          <w:numId w:val="5"/>
        </w:numPr>
      </w:pPr>
      <w:r>
        <w:t xml:space="preserve">If no clear trends may be observed, or if the identified trends only work for a subset of bridges, </w:t>
      </w:r>
      <w:r w:rsidR="007B3EA4">
        <w:t>other analysis methods will be explored that can be easily implemented by an engineer with run-of-the mill FE software and produce conservative results that are comparable</w:t>
      </w:r>
      <w:bookmarkStart w:id="16" w:name="_GoBack"/>
      <w:bookmarkEnd w:id="16"/>
      <w:r w:rsidR="007B3EA4">
        <w:t xml:space="preserve"> </w:t>
      </w:r>
      <w:r w:rsidR="007B3EA4">
        <w:t xml:space="preserve">to the full simulation used in the parametric study. </w:t>
      </w:r>
      <w:r>
        <w:t xml:space="preserve">Look into simpler methods of simulation that can produce the same results as the more complex modeling already used. Single-line and grillage models will be examined compared to full 3D FE models. Vehicle acceleration due to roadway profile alone will be solved independently and the resulting accelerations applied as loads to the structure to see if vehicle-bridge interaction needs to be explicitly modeled. </w:t>
      </w:r>
    </w:p>
    <w:p w:rsidR="003459B8" w:rsidRDefault="003459B8" w:rsidP="00AD2E3A">
      <w:pPr>
        <w:pStyle w:val="ListParagraph"/>
        <w:numPr>
          <w:ilvl w:val="0"/>
          <w:numId w:val="5"/>
        </w:numPr>
      </w:pPr>
      <w:r>
        <w:lastRenderedPageBreak/>
        <w:t xml:space="preserve">Identify special loading scenarios (i.e. platooning) that may result in large vibrations. FE simulation tools will be used to demonstrate how this scenario can be analyzed and the conditions to be avoided so as to limit vibrations. </w:t>
      </w:r>
    </w:p>
    <w:p w:rsidR="00AD2E3A" w:rsidRDefault="003459B8" w:rsidP="00AD2E3A">
      <w:pPr>
        <w:pStyle w:val="ListParagraph"/>
        <w:numPr>
          <w:ilvl w:val="0"/>
          <w:numId w:val="5"/>
        </w:numPr>
      </w:pPr>
      <w:r>
        <w:t xml:space="preserve">How </w:t>
      </w:r>
      <w:proofErr w:type="gramStart"/>
      <w:r>
        <w:t>should IM testing</w:t>
      </w:r>
      <w:proofErr w:type="gramEnd"/>
      <w:r>
        <w:t xml:space="preserve"> be conducted. </w:t>
      </w:r>
      <w:r w:rsidR="00AD2E3A">
        <w:t xml:space="preserve">Demonstrate how dynamic behavior led to damage of a bridge. A bridge that was previously tested will be reexamined to determine if the vibrations induced by traffic resulted in a crack of the concrete pier. </w:t>
      </w:r>
    </w:p>
    <w:p w:rsidR="00B97369" w:rsidRDefault="00B97369" w:rsidP="00B97369">
      <w:pPr>
        <w:pStyle w:val="Heading2"/>
      </w:pPr>
      <w:bookmarkStart w:id="17" w:name="_Toc503870854"/>
      <w:r>
        <w:t>Schedule</w:t>
      </w:r>
      <w:bookmarkEnd w:id="17"/>
    </w:p>
    <w:p w:rsidR="005A7130" w:rsidRDefault="005A7130" w:rsidP="005A7130">
      <w:pPr>
        <w:ind w:left="360"/>
      </w:pPr>
    </w:p>
    <w:p w:rsidR="00B11172" w:rsidRDefault="00B11172" w:rsidP="00B11172">
      <w:pPr>
        <w:pStyle w:val="Heading1"/>
      </w:pPr>
      <w:bookmarkStart w:id="18" w:name="_Toc503870855"/>
      <w:r>
        <w:t xml:space="preserve">Chapter 5 </w:t>
      </w:r>
      <w:r w:rsidR="004C7130">
        <w:t xml:space="preserve">Current </w:t>
      </w:r>
      <w:r w:rsidR="00E3405D">
        <w:t>Progress</w:t>
      </w:r>
      <w:bookmarkEnd w:id="18"/>
    </w:p>
    <w:p w:rsidR="00B11172" w:rsidRDefault="00B11172" w:rsidP="00B11172"/>
    <w:p w:rsidR="00B11172" w:rsidRDefault="00B11172" w:rsidP="00B11172">
      <w:pPr>
        <w:pStyle w:val="Heading1"/>
      </w:pPr>
      <w:bookmarkStart w:id="19" w:name="_Toc503870856"/>
      <w:r>
        <w:t>Chapter 6 Conclusions</w:t>
      </w:r>
      <w:bookmarkEnd w:id="19"/>
    </w:p>
    <w:p w:rsidR="00B11172" w:rsidRDefault="00B11172" w:rsidP="00B11172"/>
    <w:p w:rsidR="00B11172" w:rsidRDefault="00B11172" w:rsidP="00B11172"/>
    <w:p w:rsidR="00B11172" w:rsidRDefault="00B11172" w:rsidP="00B11172">
      <w:pPr>
        <w:pStyle w:val="Heading1"/>
      </w:pPr>
      <w:bookmarkStart w:id="20" w:name="_Toc503870857"/>
      <w:r>
        <w:t>References</w:t>
      </w:r>
      <w:bookmarkEnd w:id="20"/>
    </w:p>
    <w:p w:rsidR="005A0938" w:rsidRPr="005A0938" w:rsidRDefault="00FF34B6" w:rsidP="005A0938">
      <w:pPr>
        <w:pStyle w:val="Bibliography"/>
        <w:rPr>
          <w:rFonts w:cs="Times New Roman"/>
        </w:rPr>
      </w:pPr>
      <w:r>
        <w:fldChar w:fldCharType="begin"/>
      </w:r>
      <w:r w:rsidR="005A0938">
        <w:instrText xml:space="preserve"> ADDIN ZOTERO_BIBL {"custom":[]} CSL_BIBLIOGRAPHY </w:instrText>
      </w:r>
      <w:r>
        <w:fldChar w:fldCharType="separate"/>
      </w:r>
      <w:r w:rsidR="005A0938" w:rsidRPr="005A0938">
        <w:rPr>
          <w:rFonts w:cs="Times New Roman"/>
        </w:rPr>
        <w:t xml:space="preserve">AASHTO, LRFD. 1998. </w:t>
      </w:r>
      <w:r w:rsidR="005A0938" w:rsidRPr="005A0938">
        <w:rPr>
          <w:rFonts w:cs="Times New Roman"/>
          <w:i/>
          <w:iCs/>
        </w:rPr>
        <w:t>Bridge Design Specifications</w:t>
      </w:r>
      <w:r w:rsidR="005A0938" w:rsidRPr="005A0938">
        <w:rPr>
          <w:rFonts w:cs="Times New Roman"/>
        </w:rPr>
        <w:t>. American Association of State Highway and Transportation Officials, Washington, DC.</w:t>
      </w:r>
    </w:p>
    <w:p w:rsidR="005A0938" w:rsidRPr="005A0938" w:rsidRDefault="005A0938" w:rsidP="005A0938">
      <w:pPr>
        <w:pStyle w:val="Bibliography"/>
        <w:rPr>
          <w:rFonts w:cs="Times New Roman"/>
        </w:rPr>
      </w:pPr>
      <w:r w:rsidRPr="005A0938">
        <w:rPr>
          <w:rFonts w:cs="Times New Roman"/>
        </w:rPr>
        <w:t>Aramraks, Trakool. 1975. “Highway Bridge Vibration Studies: Interim Report.”</w:t>
      </w:r>
    </w:p>
    <w:p w:rsidR="005A0938" w:rsidRPr="005A0938" w:rsidRDefault="005A0938" w:rsidP="005A0938">
      <w:pPr>
        <w:pStyle w:val="Bibliography"/>
        <w:rPr>
          <w:rFonts w:cs="Times New Roman"/>
        </w:rPr>
      </w:pPr>
      <w:r w:rsidRPr="005A0938">
        <w:rPr>
          <w:rFonts w:cs="Times New Roman"/>
        </w:rPr>
        <w:t xml:space="preserve">Au, F. T. K., Y. S. Cheng, and Y. K. Cheung. 2001. “Effects of Random Road Surface Roughness and Long-Term Deflection of Prestressed Concrete Girder and Cable-Stayed Bridges on Impact Due to Moving Vehicles.” </w:t>
      </w:r>
      <w:r w:rsidRPr="005A0938">
        <w:rPr>
          <w:rFonts w:cs="Times New Roman"/>
          <w:i/>
          <w:iCs/>
        </w:rPr>
        <w:t>Computers &amp; Structures</w:t>
      </w:r>
      <w:r w:rsidRPr="005A0938">
        <w:rPr>
          <w:rFonts w:cs="Times New Roman"/>
        </w:rPr>
        <w:t xml:space="preserve"> 79 (8):853–872.</w:t>
      </w:r>
    </w:p>
    <w:p w:rsidR="005A0938" w:rsidRPr="005A0938" w:rsidRDefault="005A0938" w:rsidP="005A0938">
      <w:pPr>
        <w:pStyle w:val="Bibliography"/>
        <w:rPr>
          <w:rFonts w:cs="Times New Roman"/>
        </w:rPr>
      </w:pPr>
      <w:r w:rsidRPr="005A0938">
        <w:rPr>
          <w:rFonts w:cs="Times New Roman"/>
        </w:rPr>
        <w:t xml:space="preserve">BS. 2006. “EN-1993-2: Eurocode 3: Design of Steel Structures-Part 2: Steel Bridges.” </w:t>
      </w:r>
      <w:r w:rsidRPr="005A0938">
        <w:rPr>
          <w:rFonts w:cs="Times New Roman"/>
          <w:i/>
          <w:iCs/>
        </w:rPr>
        <w:t>British Standards Institution, United Kingdom</w:t>
      </w:r>
      <w:r w:rsidRPr="005A0938">
        <w:rPr>
          <w:rFonts w:cs="Times New Roman"/>
        </w:rPr>
        <w:t>.</w:t>
      </w:r>
    </w:p>
    <w:p w:rsidR="005A0938" w:rsidRPr="005A0938" w:rsidRDefault="005A0938" w:rsidP="005A0938">
      <w:pPr>
        <w:pStyle w:val="Bibliography"/>
        <w:rPr>
          <w:rFonts w:cs="Times New Roman"/>
        </w:rPr>
      </w:pPr>
      <w:r w:rsidRPr="005A0938">
        <w:rPr>
          <w:rFonts w:cs="Times New Roman"/>
        </w:rPr>
        <w:t xml:space="preserve">Chatterjee, P. K., T. K. Datta, and C. S. Surana. 1994. “Vibration of Continuous Bridges under Moving Vehicles.” </w:t>
      </w:r>
      <w:r w:rsidRPr="005A0938">
        <w:rPr>
          <w:rFonts w:cs="Times New Roman"/>
          <w:i/>
          <w:iCs/>
        </w:rPr>
        <w:t>Journal of Sound and Vibration</w:t>
      </w:r>
      <w:r w:rsidRPr="005A0938">
        <w:rPr>
          <w:rFonts w:cs="Times New Roman"/>
        </w:rPr>
        <w:t xml:space="preserve"> 169 (5):619–632.</w:t>
      </w:r>
    </w:p>
    <w:p w:rsidR="005A0938" w:rsidRPr="005A0938" w:rsidRDefault="005A0938" w:rsidP="005A0938">
      <w:pPr>
        <w:pStyle w:val="Bibliography"/>
        <w:rPr>
          <w:rFonts w:cs="Times New Roman"/>
        </w:rPr>
      </w:pPr>
      <w:r w:rsidRPr="005A0938">
        <w:rPr>
          <w:rFonts w:cs="Times New Roman"/>
        </w:rPr>
        <w:t xml:space="preserve">Cooper, D. I. 1997. “Development of Short Span Bridge-Specific Assessment Live Loading.” </w:t>
      </w:r>
      <w:r w:rsidRPr="005A0938">
        <w:rPr>
          <w:rFonts w:cs="Times New Roman"/>
          <w:i/>
          <w:iCs/>
        </w:rPr>
        <w:t>Safety of Bridges</w:t>
      </w:r>
      <w:r w:rsidRPr="005A0938">
        <w:rPr>
          <w:rFonts w:cs="Times New Roman"/>
        </w:rPr>
        <w:t>, 64–89.</w:t>
      </w:r>
    </w:p>
    <w:p w:rsidR="005A0938" w:rsidRPr="005A0938" w:rsidRDefault="005A0938" w:rsidP="005A0938">
      <w:pPr>
        <w:pStyle w:val="Bibliography"/>
        <w:rPr>
          <w:rFonts w:cs="Times New Roman"/>
        </w:rPr>
      </w:pPr>
      <w:r w:rsidRPr="005A0938">
        <w:rPr>
          <w:rFonts w:cs="Times New Roman"/>
        </w:rPr>
        <w:t xml:space="preserve">Csagoly, P., and R. A. Dorton. 1978. “The Development of the Ontario Highway Bridge Design Code.” </w:t>
      </w:r>
      <w:r w:rsidRPr="005A0938">
        <w:rPr>
          <w:rFonts w:cs="Times New Roman"/>
          <w:i/>
          <w:iCs/>
        </w:rPr>
        <w:t>Transportation Research Record</w:t>
      </w:r>
      <w:r w:rsidRPr="005A0938">
        <w:rPr>
          <w:rFonts w:cs="Times New Roman"/>
        </w:rPr>
        <w:t>, no. 665.</w:t>
      </w:r>
    </w:p>
    <w:p w:rsidR="005A0938" w:rsidRPr="005A0938" w:rsidRDefault="005A0938" w:rsidP="005A0938">
      <w:pPr>
        <w:pStyle w:val="Bibliography"/>
        <w:rPr>
          <w:rFonts w:cs="Times New Roman"/>
        </w:rPr>
      </w:pPr>
      <w:r w:rsidRPr="005A0938">
        <w:rPr>
          <w:rFonts w:cs="Times New Roman"/>
        </w:rPr>
        <w:t xml:space="preserve">Deng, Lu, Yang Yu, Qiling Zou, and C. S. Cai. 2015. “State-of-the-Art Review of Dynamic Impact Factors of Highway Bridges.” </w:t>
      </w:r>
      <w:r w:rsidRPr="005A0938">
        <w:rPr>
          <w:rFonts w:cs="Times New Roman"/>
          <w:i/>
          <w:iCs/>
        </w:rPr>
        <w:t>Journal of Bridge Engineering</w:t>
      </w:r>
      <w:r w:rsidRPr="005A0938">
        <w:rPr>
          <w:rFonts w:cs="Times New Roman"/>
        </w:rPr>
        <w:t xml:space="preserve"> 20 (5):04014080. https://doi.org/10.1061/(ASCE)BE.1943-5592.0000672.</w:t>
      </w:r>
    </w:p>
    <w:p w:rsidR="005A0938" w:rsidRPr="005A0938" w:rsidRDefault="005A0938" w:rsidP="005A0938">
      <w:pPr>
        <w:pStyle w:val="Bibliography"/>
        <w:rPr>
          <w:rFonts w:cs="Times New Roman"/>
        </w:rPr>
      </w:pPr>
      <w:r w:rsidRPr="005A0938">
        <w:rPr>
          <w:rFonts w:cs="Times New Roman"/>
        </w:rPr>
        <w:lastRenderedPageBreak/>
        <w:t>Gaunt, John Thixton, and Charles D. Sutton. 1981. “Highway Bridge Vibration Studies.” http://docs.lib.purdue.edu/cgi/viewcontent.cgi?article=2380&amp;context=jtrp.</w:t>
      </w:r>
    </w:p>
    <w:p w:rsidR="005A0938" w:rsidRPr="005A0938" w:rsidRDefault="005A0938" w:rsidP="005A0938">
      <w:pPr>
        <w:pStyle w:val="Bibliography"/>
        <w:rPr>
          <w:rFonts w:cs="Times New Roman"/>
        </w:rPr>
      </w:pPr>
      <w:r w:rsidRPr="005A0938">
        <w:rPr>
          <w:rFonts w:cs="Times New Roman"/>
        </w:rPr>
        <w:t xml:space="preserve">Green, Mark F., David Cebon, and David J. Cole. 1995. “Effects of Vehicle Suspension Design on Dynamics of Highway Bridges.” </w:t>
      </w:r>
      <w:r w:rsidRPr="005A0938">
        <w:rPr>
          <w:rFonts w:cs="Times New Roman"/>
          <w:i/>
          <w:iCs/>
        </w:rPr>
        <w:t>Journal of Structural Engineering</w:t>
      </w:r>
      <w:r w:rsidRPr="005A0938">
        <w:rPr>
          <w:rFonts w:cs="Times New Roman"/>
        </w:rPr>
        <w:t xml:space="preserve"> 121 (2):272–282.</w:t>
      </w:r>
    </w:p>
    <w:p w:rsidR="005A0938" w:rsidRPr="005A0938" w:rsidRDefault="005A0938" w:rsidP="005A0938">
      <w:pPr>
        <w:pStyle w:val="Bibliography"/>
        <w:rPr>
          <w:rFonts w:cs="Times New Roman"/>
        </w:rPr>
      </w:pPr>
      <w:r w:rsidRPr="005A0938">
        <w:rPr>
          <w:rFonts w:cs="Times New Roman"/>
        </w:rPr>
        <w:t xml:space="preserve">Inbanathan, Mahil J., and Martin Wieland. 1987. “Bridge Vibrations Due to Vehicle Moving over Rough Surface.” </w:t>
      </w:r>
      <w:r w:rsidRPr="005A0938">
        <w:rPr>
          <w:rFonts w:cs="Times New Roman"/>
          <w:i/>
          <w:iCs/>
        </w:rPr>
        <w:t>Journal of Structural Engineering</w:t>
      </w:r>
      <w:r w:rsidRPr="005A0938">
        <w:rPr>
          <w:rFonts w:cs="Times New Roman"/>
        </w:rPr>
        <w:t xml:space="preserve"> 113 (9):1994–2008.</w:t>
      </w:r>
    </w:p>
    <w:p w:rsidR="005A0938" w:rsidRPr="005A0938" w:rsidRDefault="005A0938" w:rsidP="005A0938">
      <w:pPr>
        <w:pStyle w:val="Bibliography"/>
        <w:rPr>
          <w:rFonts w:cs="Times New Roman"/>
        </w:rPr>
      </w:pPr>
      <w:r w:rsidRPr="005A0938">
        <w:rPr>
          <w:rFonts w:cs="Times New Roman"/>
        </w:rPr>
        <w:t xml:space="preserve">Kou, Jine-Wen, and John T. DeWolf. 1997. “Vibrational Behavior of Continuous Span Highway Bridge—influencing Variables.” </w:t>
      </w:r>
      <w:r w:rsidRPr="005A0938">
        <w:rPr>
          <w:rFonts w:cs="Times New Roman"/>
          <w:i/>
          <w:iCs/>
        </w:rPr>
        <w:t>Journal of Structural Engineering</w:t>
      </w:r>
      <w:r w:rsidRPr="005A0938">
        <w:rPr>
          <w:rFonts w:cs="Times New Roman"/>
        </w:rPr>
        <w:t xml:space="preserve"> 123 (3):333–344.</w:t>
      </w:r>
    </w:p>
    <w:p w:rsidR="005A0938" w:rsidRPr="005A0938" w:rsidRDefault="005A0938" w:rsidP="005A0938">
      <w:pPr>
        <w:pStyle w:val="Bibliography"/>
        <w:rPr>
          <w:rFonts w:cs="Times New Roman"/>
        </w:rPr>
      </w:pPr>
      <w:r w:rsidRPr="005A0938">
        <w:rPr>
          <w:rFonts w:cs="Times New Roman"/>
        </w:rPr>
        <w:t xml:space="preserve">Kwasniewski, Leslaw, Jerry Wekezer, Garry Roufa, Hongyi Li, Jean Ducher, and Jerzy Malachowski. 2006. “Experimental Evaluation of Dynamic Effects for a Selected Highway Bridge.” </w:t>
      </w:r>
      <w:r w:rsidRPr="005A0938">
        <w:rPr>
          <w:rFonts w:cs="Times New Roman"/>
          <w:i/>
          <w:iCs/>
        </w:rPr>
        <w:t>Journal of Performance of Constructed Facilities</w:t>
      </w:r>
      <w:r w:rsidRPr="005A0938">
        <w:rPr>
          <w:rFonts w:cs="Times New Roman"/>
        </w:rPr>
        <w:t xml:space="preserve"> 20 (3):253–260.</w:t>
      </w:r>
    </w:p>
    <w:p w:rsidR="005A0938" w:rsidRPr="005A0938" w:rsidRDefault="005A0938" w:rsidP="005A0938">
      <w:pPr>
        <w:pStyle w:val="Bibliography"/>
        <w:rPr>
          <w:rFonts w:cs="Times New Roman"/>
        </w:rPr>
      </w:pPr>
      <w:r w:rsidRPr="005A0938">
        <w:rPr>
          <w:rFonts w:cs="Times New Roman"/>
        </w:rPr>
        <w:t xml:space="preserve">Law, S. S., and X. Q. Zhu. 2005. “Bridge Dynamic Responses Due to Road Surface Roughness and Braking of Vehicle.” </w:t>
      </w:r>
      <w:r w:rsidRPr="005A0938">
        <w:rPr>
          <w:rFonts w:cs="Times New Roman"/>
          <w:i/>
          <w:iCs/>
        </w:rPr>
        <w:t>Journal of Sound and Vibration</w:t>
      </w:r>
      <w:r w:rsidRPr="005A0938">
        <w:rPr>
          <w:rFonts w:cs="Times New Roman"/>
        </w:rPr>
        <w:t xml:space="preserve"> 282 (3):805–830.</w:t>
      </w:r>
    </w:p>
    <w:p w:rsidR="005A0938" w:rsidRPr="005A0938" w:rsidRDefault="005A0938" w:rsidP="005A0938">
      <w:pPr>
        <w:pStyle w:val="Bibliography"/>
        <w:rPr>
          <w:rFonts w:cs="Times New Roman"/>
        </w:rPr>
      </w:pPr>
      <w:r w:rsidRPr="005A0938">
        <w:rPr>
          <w:rFonts w:cs="Times New Roman"/>
        </w:rPr>
        <w:t xml:space="preserve">Li, Hongyi, Jerry Wekezer, and Leslaw Kwasniewski. 2008. “Dynamic Response of a Highway Bridge Subjected to Moving Vehicles.” </w:t>
      </w:r>
      <w:r w:rsidRPr="005A0938">
        <w:rPr>
          <w:rFonts w:cs="Times New Roman"/>
          <w:i/>
          <w:iCs/>
        </w:rPr>
        <w:t>Journal of Bridge Engineering</w:t>
      </w:r>
      <w:r w:rsidRPr="005A0938">
        <w:rPr>
          <w:rFonts w:cs="Times New Roman"/>
        </w:rPr>
        <w:t xml:space="preserve"> 13 (5):439–448.</w:t>
      </w:r>
    </w:p>
    <w:p w:rsidR="005A0938" w:rsidRPr="005A0938" w:rsidRDefault="005A0938" w:rsidP="005A0938">
      <w:pPr>
        <w:pStyle w:val="Bibliography"/>
        <w:rPr>
          <w:rFonts w:cs="Times New Roman"/>
        </w:rPr>
      </w:pPr>
      <w:r w:rsidRPr="005A0938">
        <w:rPr>
          <w:rFonts w:cs="Times New Roman"/>
        </w:rPr>
        <w:t xml:space="preserve">Li, Yingyan, Eugene OBrien, and Arturo González. 2006. “The Development of a Dynamic Amplification Estimator for Bridges with Good Road Profiles.” </w:t>
      </w:r>
      <w:r w:rsidRPr="005A0938">
        <w:rPr>
          <w:rFonts w:cs="Times New Roman"/>
          <w:i/>
          <w:iCs/>
        </w:rPr>
        <w:t>Journal of Sound and Vibration</w:t>
      </w:r>
      <w:r w:rsidRPr="005A0938">
        <w:rPr>
          <w:rFonts w:cs="Times New Roman"/>
        </w:rPr>
        <w:t xml:space="preserve"> 293 (1):125–137.</w:t>
      </w:r>
    </w:p>
    <w:p w:rsidR="005A0938" w:rsidRPr="005A0938" w:rsidRDefault="005A0938" w:rsidP="005A0938">
      <w:pPr>
        <w:pStyle w:val="Bibliography"/>
        <w:rPr>
          <w:rFonts w:cs="Times New Roman"/>
        </w:rPr>
      </w:pPr>
      <w:r w:rsidRPr="005A0938">
        <w:rPr>
          <w:rFonts w:cs="Times New Roman"/>
        </w:rPr>
        <w:t xml:space="preserve">Nassif, Hani H., and Andrzej S. Nowak. 1995. “Dynamic Effect Of Truck Loads On Girder Bridges.” In </w:t>
      </w:r>
      <w:r w:rsidRPr="005A0938">
        <w:rPr>
          <w:rFonts w:cs="Times New Roman"/>
          <w:i/>
          <w:iCs/>
        </w:rPr>
        <w:t>Proceedings of the International Symposium on Heavy Vehicle Weights and Dimensions. Road Transport Technology</w:t>
      </w:r>
      <w:r w:rsidRPr="005A0938">
        <w:rPr>
          <w:rFonts w:cs="Times New Roman"/>
        </w:rPr>
        <w:t>, 383–387.</w:t>
      </w:r>
    </w:p>
    <w:p w:rsidR="005A0938" w:rsidRPr="005A0938" w:rsidRDefault="005A0938" w:rsidP="005A0938">
      <w:pPr>
        <w:pStyle w:val="Bibliography"/>
        <w:rPr>
          <w:rFonts w:cs="Times New Roman"/>
        </w:rPr>
      </w:pPr>
      <w:r w:rsidRPr="005A0938">
        <w:rPr>
          <w:rFonts w:cs="Times New Roman"/>
        </w:rPr>
        <w:t xml:space="preserve">OBrien, Eugene, Yingyan Li, and Arturo González. 2006. “Bridge Roughness Index as an Indicator of Bridge Dynamic Amplification.” </w:t>
      </w:r>
      <w:r w:rsidRPr="005A0938">
        <w:rPr>
          <w:rFonts w:cs="Times New Roman"/>
          <w:i/>
          <w:iCs/>
        </w:rPr>
        <w:t>Computers &amp; Structures</w:t>
      </w:r>
      <w:r w:rsidRPr="005A0938">
        <w:rPr>
          <w:rFonts w:cs="Times New Roman"/>
        </w:rPr>
        <w:t xml:space="preserve"> 84 (12):759–769.</w:t>
      </w:r>
    </w:p>
    <w:p w:rsidR="005A0938" w:rsidRPr="005A0938" w:rsidRDefault="005A0938" w:rsidP="005A0938">
      <w:pPr>
        <w:pStyle w:val="Bibliography"/>
        <w:rPr>
          <w:rFonts w:cs="Times New Roman"/>
        </w:rPr>
      </w:pPr>
      <w:r w:rsidRPr="005A0938">
        <w:rPr>
          <w:rFonts w:cs="Times New Roman"/>
        </w:rPr>
        <w:t xml:space="preserve">Park, Young Suk, Dong Ku Shin, and Tae Ju Chung. 2005. “Influence of Road Surface Roughness on Dynamic Impact Factor of Bridge by Full-Scale Dynamic Testing.” </w:t>
      </w:r>
      <w:r w:rsidRPr="005A0938">
        <w:rPr>
          <w:rFonts w:cs="Times New Roman"/>
          <w:i/>
          <w:iCs/>
        </w:rPr>
        <w:t>Canadian Journal of Civil Engineering</w:t>
      </w:r>
      <w:r w:rsidRPr="005A0938">
        <w:rPr>
          <w:rFonts w:cs="Times New Roman"/>
        </w:rPr>
        <w:t xml:space="preserve"> 32 (5):825–829.</w:t>
      </w:r>
    </w:p>
    <w:p w:rsidR="005A0938" w:rsidRPr="005A0938" w:rsidRDefault="005A0938" w:rsidP="005A0938">
      <w:pPr>
        <w:pStyle w:val="Bibliography"/>
        <w:rPr>
          <w:rFonts w:cs="Times New Roman"/>
        </w:rPr>
      </w:pPr>
      <w:r w:rsidRPr="005A0938">
        <w:rPr>
          <w:rFonts w:cs="Times New Roman"/>
        </w:rPr>
        <w:t xml:space="preserve">Paultre, Patrick, Omar Chaallal, and Jean Proulx. 1992. “Bridge Dynamics and Dynamic Amplification Factors-a Review of Analytical and Experimental Findings.” </w:t>
      </w:r>
      <w:r w:rsidRPr="005A0938">
        <w:rPr>
          <w:rFonts w:cs="Times New Roman"/>
          <w:i/>
          <w:iCs/>
        </w:rPr>
        <w:t>Canadian Journal of Civil Engineering</w:t>
      </w:r>
      <w:r w:rsidRPr="005A0938">
        <w:rPr>
          <w:rFonts w:cs="Times New Roman"/>
        </w:rPr>
        <w:t xml:space="preserve"> 19 (2):260–278.</w:t>
      </w:r>
    </w:p>
    <w:p w:rsidR="005A0938" w:rsidRPr="005A0938" w:rsidRDefault="005A0938" w:rsidP="005A0938">
      <w:pPr>
        <w:pStyle w:val="Bibliography"/>
        <w:rPr>
          <w:rFonts w:cs="Times New Roman"/>
        </w:rPr>
      </w:pPr>
      <w:r w:rsidRPr="005A0938">
        <w:rPr>
          <w:rFonts w:cs="Times New Roman"/>
        </w:rPr>
        <w:t xml:space="preserve">Reiher, H., and F. J. Meister. 1931. “The Effect of Vibration on People.” </w:t>
      </w:r>
      <w:r w:rsidRPr="005A0938">
        <w:rPr>
          <w:rFonts w:cs="Times New Roman"/>
          <w:i/>
          <w:iCs/>
        </w:rPr>
        <w:t>Forschung Auf Dem Gebiete Des Ingenieurwesens</w:t>
      </w:r>
      <w:r w:rsidRPr="005A0938">
        <w:rPr>
          <w:rFonts w:cs="Times New Roman"/>
        </w:rPr>
        <w:t xml:space="preserve"> 2 (11):381–386.</w:t>
      </w:r>
    </w:p>
    <w:p w:rsidR="005A0938" w:rsidRPr="005A0938" w:rsidRDefault="005A0938" w:rsidP="005A0938">
      <w:pPr>
        <w:pStyle w:val="Bibliography"/>
        <w:rPr>
          <w:rFonts w:cs="Times New Roman"/>
        </w:rPr>
      </w:pPr>
      <w:r w:rsidRPr="005A0938">
        <w:rPr>
          <w:rFonts w:cs="Times New Roman"/>
        </w:rPr>
        <w:t xml:space="preserve">Willis, R. 1849. “The Effect Produced by Causing Weights to Travel over Elastic Bars.” </w:t>
      </w:r>
      <w:r w:rsidRPr="005A0938">
        <w:rPr>
          <w:rFonts w:cs="Times New Roman"/>
          <w:i/>
          <w:iCs/>
        </w:rPr>
        <w:t>Report of Commissioners Appointed to Inquire into the Application of Iron to Railway Structures, Appendix, HM Stationery Office, London, UK</w:t>
      </w:r>
      <w:r w:rsidRPr="005A0938">
        <w:rPr>
          <w:rFonts w:cs="Times New Roman"/>
        </w:rPr>
        <w:t>.</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4216DC7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4644"/>
    <w:rsid w:val="00015358"/>
    <w:rsid w:val="00021605"/>
    <w:rsid w:val="000220D8"/>
    <w:rsid w:val="00036F0E"/>
    <w:rsid w:val="00050BDC"/>
    <w:rsid w:val="00083C16"/>
    <w:rsid w:val="00085C0E"/>
    <w:rsid w:val="000A3565"/>
    <w:rsid w:val="000D39D2"/>
    <w:rsid w:val="000D5F82"/>
    <w:rsid w:val="00102485"/>
    <w:rsid w:val="00110453"/>
    <w:rsid w:val="001121BA"/>
    <w:rsid w:val="00117B92"/>
    <w:rsid w:val="00122009"/>
    <w:rsid w:val="00124007"/>
    <w:rsid w:val="00124CF3"/>
    <w:rsid w:val="001346F8"/>
    <w:rsid w:val="00157066"/>
    <w:rsid w:val="001574BD"/>
    <w:rsid w:val="00157C54"/>
    <w:rsid w:val="00175C91"/>
    <w:rsid w:val="001761B2"/>
    <w:rsid w:val="001A1693"/>
    <w:rsid w:val="001B46E5"/>
    <w:rsid w:val="001C0F8C"/>
    <w:rsid w:val="001C2F8E"/>
    <w:rsid w:val="001C7F63"/>
    <w:rsid w:val="00203F60"/>
    <w:rsid w:val="00204ADB"/>
    <w:rsid w:val="002322B6"/>
    <w:rsid w:val="00242307"/>
    <w:rsid w:val="00247918"/>
    <w:rsid w:val="00253BD4"/>
    <w:rsid w:val="00255A24"/>
    <w:rsid w:val="002707B7"/>
    <w:rsid w:val="00271575"/>
    <w:rsid w:val="00274141"/>
    <w:rsid w:val="002943DB"/>
    <w:rsid w:val="002D7545"/>
    <w:rsid w:val="002F01D8"/>
    <w:rsid w:val="002F1531"/>
    <w:rsid w:val="002F674D"/>
    <w:rsid w:val="0030426B"/>
    <w:rsid w:val="003069B7"/>
    <w:rsid w:val="0032423F"/>
    <w:rsid w:val="00331D83"/>
    <w:rsid w:val="0034101F"/>
    <w:rsid w:val="0034402C"/>
    <w:rsid w:val="00344E72"/>
    <w:rsid w:val="003459B8"/>
    <w:rsid w:val="00384ED4"/>
    <w:rsid w:val="003A0852"/>
    <w:rsid w:val="003A0EB9"/>
    <w:rsid w:val="003A4B36"/>
    <w:rsid w:val="003B1306"/>
    <w:rsid w:val="003D73CE"/>
    <w:rsid w:val="003E4979"/>
    <w:rsid w:val="003F2189"/>
    <w:rsid w:val="00400768"/>
    <w:rsid w:val="00404C00"/>
    <w:rsid w:val="004351D5"/>
    <w:rsid w:val="004848A0"/>
    <w:rsid w:val="004C6822"/>
    <w:rsid w:val="004C7130"/>
    <w:rsid w:val="004E14BA"/>
    <w:rsid w:val="00500D08"/>
    <w:rsid w:val="005204DE"/>
    <w:rsid w:val="00525D57"/>
    <w:rsid w:val="00526330"/>
    <w:rsid w:val="005337F7"/>
    <w:rsid w:val="005620D3"/>
    <w:rsid w:val="00563D2A"/>
    <w:rsid w:val="00571C62"/>
    <w:rsid w:val="0059044C"/>
    <w:rsid w:val="00596E25"/>
    <w:rsid w:val="005A0938"/>
    <w:rsid w:val="005A478E"/>
    <w:rsid w:val="005A7130"/>
    <w:rsid w:val="005E298A"/>
    <w:rsid w:val="005F44B2"/>
    <w:rsid w:val="005F671F"/>
    <w:rsid w:val="00647FEA"/>
    <w:rsid w:val="00651ECB"/>
    <w:rsid w:val="006526E0"/>
    <w:rsid w:val="0066451C"/>
    <w:rsid w:val="006806EF"/>
    <w:rsid w:val="006A652F"/>
    <w:rsid w:val="006B7236"/>
    <w:rsid w:val="006D0500"/>
    <w:rsid w:val="006E6A0C"/>
    <w:rsid w:val="0074580E"/>
    <w:rsid w:val="007465FC"/>
    <w:rsid w:val="007536F4"/>
    <w:rsid w:val="00787F53"/>
    <w:rsid w:val="00790CD4"/>
    <w:rsid w:val="007B3EA4"/>
    <w:rsid w:val="007F2F78"/>
    <w:rsid w:val="008351CF"/>
    <w:rsid w:val="008809F8"/>
    <w:rsid w:val="0088343D"/>
    <w:rsid w:val="008B3744"/>
    <w:rsid w:val="008D6E15"/>
    <w:rsid w:val="008F012C"/>
    <w:rsid w:val="008F5242"/>
    <w:rsid w:val="00920744"/>
    <w:rsid w:val="00962B2E"/>
    <w:rsid w:val="00966AD9"/>
    <w:rsid w:val="00992869"/>
    <w:rsid w:val="009A0F76"/>
    <w:rsid w:val="009C4A2F"/>
    <w:rsid w:val="009C5A67"/>
    <w:rsid w:val="009F2BC8"/>
    <w:rsid w:val="009F509C"/>
    <w:rsid w:val="00A05CCC"/>
    <w:rsid w:val="00A55139"/>
    <w:rsid w:val="00A82800"/>
    <w:rsid w:val="00A83457"/>
    <w:rsid w:val="00AC4F2F"/>
    <w:rsid w:val="00AD2E3A"/>
    <w:rsid w:val="00AF41DE"/>
    <w:rsid w:val="00B11172"/>
    <w:rsid w:val="00B14DBD"/>
    <w:rsid w:val="00B16993"/>
    <w:rsid w:val="00B377DA"/>
    <w:rsid w:val="00B41C49"/>
    <w:rsid w:val="00B55235"/>
    <w:rsid w:val="00B97369"/>
    <w:rsid w:val="00BA1514"/>
    <w:rsid w:val="00BD3C36"/>
    <w:rsid w:val="00BE2A65"/>
    <w:rsid w:val="00BF0130"/>
    <w:rsid w:val="00BF5F96"/>
    <w:rsid w:val="00C0013C"/>
    <w:rsid w:val="00C07583"/>
    <w:rsid w:val="00C11475"/>
    <w:rsid w:val="00C4057C"/>
    <w:rsid w:val="00C4213A"/>
    <w:rsid w:val="00C42EE6"/>
    <w:rsid w:val="00C4646B"/>
    <w:rsid w:val="00C633F3"/>
    <w:rsid w:val="00C66D24"/>
    <w:rsid w:val="00C742F6"/>
    <w:rsid w:val="00CA26E9"/>
    <w:rsid w:val="00D00D2A"/>
    <w:rsid w:val="00D37866"/>
    <w:rsid w:val="00D57082"/>
    <w:rsid w:val="00D63C04"/>
    <w:rsid w:val="00D660E0"/>
    <w:rsid w:val="00D738C0"/>
    <w:rsid w:val="00D8248E"/>
    <w:rsid w:val="00D847C2"/>
    <w:rsid w:val="00D96E8D"/>
    <w:rsid w:val="00D9796B"/>
    <w:rsid w:val="00DA3594"/>
    <w:rsid w:val="00DA77A9"/>
    <w:rsid w:val="00DB798F"/>
    <w:rsid w:val="00DC2AD4"/>
    <w:rsid w:val="00DF0CFA"/>
    <w:rsid w:val="00DF33EE"/>
    <w:rsid w:val="00DF43D5"/>
    <w:rsid w:val="00E06B12"/>
    <w:rsid w:val="00E20643"/>
    <w:rsid w:val="00E3405D"/>
    <w:rsid w:val="00E4505C"/>
    <w:rsid w:val="00E55B08"/>
    <w:rsid w:val="00E57179"/>
    <w:rsid w:val="00E63718"/>
    <w:rsid w:val="00E7004F"/>
    <w:rsid w:val="00E92036"/>
    <w:rsid w:val="00EA1C64"/>
    <w:rsid w:val="00EE0D5E"/>
    <w:rsid w:val="00EE0D60"/>
    <w:rsid w:val="00F0212A"/>
    <w:rsid w:val="00F0395C"/>
    <w:rsid w:val="00F1182A"/>
    <w:rsid w:val="00F35606"/>
    <w:rsid w:val="00F44064"/>
    <w:rsid w:val="00F65979"/>
    <w:rsid w:val="00F75395"/>
    <w:rsid w:val="00F77286"/>
    <w:rsid w:val="00F81BB9"/>
    <w:rsid w:val="00F95630"/>
    <w:rsid w:val="00F970F4"/>
    <w:rsid w:val="00FB25B6"/>
    <w:rsid w:val="00FC3DBC"/>
    <w:rsid w:val="00FF0DA6"/>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CAE072-9EF6-4A78-A2B8-E85689415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1</TotalTime>
  <Pages>17</Pages>
  <Words>9644</Words>
  <Characters>54974</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64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36</cp:revision>
  <dcterms:created xsi:type="dcterms:W3CDTF">2017-10-05T16:27:00Z</dcterms:created>
  <dcterms:modified xsi:type="dcterms:W3CDTF">2018-01-17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8YwfTvE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